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43E17" w:rsidRPr="00A03C83" w:rsidRDefault="00243E17" w:rsidP="00243E17">
      <w:pPr>
        <w:spacing w:line="276" w:lineRule="auto"/>
        <w:rPr>
          <w:color w:val="000000"/>
          <w:bdr w:val="none" w:sz="0" w:space="0" w:color="auto" w:frame="1"/>
        </w:rPr>
      </w:pPr>
      <w:r w:rsidRPr="00A03C83">
        <w:rPr>
          <w:color w:val="000000"/>
          <w:bdr w:val="none" w:sz="0" w:space="0" w:color="auto" w:frame="1"/>
        </w:rPr>
        <w:t xml:space="preserve">Additional file </w:t>
      </w:r>
      <w:r>
        <w:rPr>
          <w:color w:val="000000"/>
          <w:bdr w:val="none" w:sz="0" w:space="0" w:color="auto" w:frame="1"/>
        </w:rPr>
        <w:t>4</w:t>
      </w:r>
      <w:r w:rsidRPr="00A03C83">
        <w:rPr>
          <w:color w:val="000000"/>
          <w:bdr w:val="none" w:sz="0" w:space="0" w:color="auto" w:frame="1"/>
        </w:rPr>
        <w:t>. Main Results Table</w:t>
      </w:r>
      <w:r>
        <w:rPr>
          <w:color w:val="000000"/>
          <w:bdr w:val="none" w:sz="0" w:space="0" w:color="auto" w:frame="1"/>
        </w:rPr>
        <w:t>.</w:t>
      </w:r>
    </w:p>
    <w:tbl>
      <w:tblPr>
        <w:tblpPr w:leftFromText="180" w:rightFromText="180" w:vertAnchor="page" w:horzAnchor="margin" w:tblpY="2011"/>
        <w:tblW w:w="140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470"/>
        <w:gridCol w:w="2064"/>
        <w:gridCol w:w="2115"/>
        <w:gridCol w:w="2121"/>
        <w:gridCol w:w="4111"/>
        <w:gridCol w:w="1154"/>
      </w:tblGrid>
      <w:tr w:rsidR="00243E17" w:rsidRPr="00A03C83" w:rsidTr="00E742BA">
        <w:trPr>
          <w:trHeight w:val="151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  <w:rPr>
                <w:b/>
              </w:rPr>
            </w:pPr>
            <w:r w:rsidRPr="00A03C83">
              <w:rPr>
                <w:b/>
              </w:rPr>
              <w:t>Author, year of publication; disaster description; country of study</w:t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/>
              </w:rPr>
              <w:t>Study design; time assessed since deployment/follow-up time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rStyle w:val="normaltextrun"/>
                <w:b/>
                <w:color w:val="000000"/>
                <w:shd w:val="clear" w:color="auto" w:fill="FFFFFF"/>
              </w:rPr>
              <w:t>Population sample</w:t>
            </w:r>
            <w:r w:rsidRPr="00A03C83">
              <w:rPr>
                <w:rStyle w:val="normaltextrun"/>
                <w:color w:val="000000"/>
                <w:shd w:val="clear" w:color="auto" w:fill="FFFFFF"/>
              </w:rPr>
              <w:t xml:space="preserve"> </w:t>
            </w:r>
            <w:r w:rsidRPr="00A03C83">
              <w:rPr>
                <w:color w:val="000000"/>
                <w:shd w:val="clear" w:color="auto" w:fill="FFFFFF"/>
              </w:rPr>
              <w:br/>
            </w:r>
            <w:r w:rsidRPr="00A03C83">
              <w:rPr>
                <w:rStyle w:val="normaltextrun"/>
                <w:color w:val="000000"/>
                <w:shd w:val="clear" w:color="auto" w:fill="FFFFFF"/>
              </w:rPr>
              <w:t>Sample total (</w:t>
            </w:r>
            <w:r w:rsidRPr="00A03C83">
              <w:rPr>
                <w:rStyle w:val="normaltextrun"/>
                <w:i/>
                <w:iCs/>
                <w:color w:val="000000"/>
                <w:shd w:val="clear" w:color="auto" w:fill="FFFFFF"/>
              </w:rPr>
              <w:t>n</w:t>
            </w:r>
            <w:r w:rsidRPr="00A03C83">
              <w:rPr>
                <w:rStyle w:val="normaltextrun"/>
                <w:color w:val="000000"/>
                <w:shd w:val="clear" w:color="auto" w:fill="FFFFFF"/>
              </w:rPr>
              <w:t>)</w:t>
            </w:r>
            <w:r w:rsidRPr="00A03C83">
              <w:rPr>
                <w:rStyle w:val="scxw63109010"/>
                <w:color w:val="000000"/>
                <w:shd w:val="clear" w:color="auto" w:fill="FFFFFF"/>
              </w:rPr>
              <w:t> </w:t>
            </w:r>
            <w:r w:rsidRPr="00A03C83">
              <w:rPr>
                <w:color w:val="000000"/>
                <w:shd w:val="clear" w:color="auto" w:fill="FFFFFF"/>
              </w:rPr>
              <w:br/>
            </w:r>
            <w:r w:rsidRPr="00A03C83">
              <w:rPr>
                <w:rStyle w:val="normaltextrun"/>
                <w:color w:val="000000"/>
                <w:shd w:val="clear" w:color="auto" w:fill="FFFFFF"/>
              </w:rPr>
              <w:t>Gender split (</w:t>
            </w:r>
            <w:r>
              <w:rPr>
                <w:rStyle w:val="spellingerror"/>
              </w:rPr>
              <w:t>w</w:t>
            </w:r>
            <w:r w:rsidRPr="00A03C83">
              <w:rPr>
                <w:rStyle w:val="spellingerror"/>
                <w:color w:val="000000"/>
                <w:shd w:val="clear" w:color="auto" w:fill="FFFFFF"/>
              </w:rPr>
              <w:t>:</w:t>
            </w:r>
            <w:r>
              <w:rPr>
                <w:rStyle w:val="spellingerror"/>
                <w:color w:val="000000"/>
                <w:shd w:val="clear" w:color="auto" w:fill="FFFFFF"/>
              </w:rPr>
              <w:t>m</w:t>
            </w:r>
            <w:r w:rsidRPr="00A03C83">
              <w:rPr>
                <w:rStyle w:val="normaltextrun"/>
                <w:color w:val="000000"/>
                <w:shd w:val="clear" w:color="auto" w:fill="FFFFFF"/>
              </w:rPr>
              <w:t>)</w:t>
            </w:r>
            <w:r w:rsidRPr="00A03C83">
              <w:rPr>
                <w:rStyle w:val="scxw63109010"/>
                <w:color w:val="000000"/>
                <w:shd w:val="clear" w:color="auto" w:fill="FFFFFF"/>
              </w:rPr>
              <w:t> </w:t>
            </w:r>
            <w:r w:rsidRPr="00A03C83">
              <w:rPr>
                <w:color w:val="000000"/>
                <w:shd w:val="clear" w:color="auto" w:fill="FFFFFF"/>
              </w:rPr>
              <w:br/>
            </w:r>
            <w:r w:rsidRPr="00A03C83">
              <w:rPr>
                <w:rStyle w:val="normaltextrun"/>
                <w:color w:val="000000"/>
                <w:shd w:val="clear" w:color="auto" w:fill="FFFFFF"/>
              </w:rPr>
              <w:t>Age range (years)</w:t>
            </w:r>
            <w:r w:rsidRPr="00A03C83">
              <w:rPr>
                <w:rStyle w:val="scxw63109010"/>
                <w:color w:val="000000"/>
                <w:shd w:val="clear" w:color="auto" w:fill="FFFFFF"/>
              </w:rPr>
              <w:t> </w:t>
            </w:r>
            <w:r w:rsidRPr="00A03C83">
              <w:rPr>
                <w:color w:val="000000"/>
                <w:shd w:val="clear" w:color="auto" w:fill="FFFFFF"/>
              </w:rPr>
              <w:br/>
            </w:r>
            <w:r w:rsidRPr="00A03C83">
              <w:rPr>
                <w:rStyle w:val="normaltextrun"/>
                <w:color w:val="000000"/>
                <w:shd w:val="clear" w:color="auto" w:fill="FFFFFF"/>
              </w:rPr>
              <w:t>Mean age (years) </w:t>
            </w:r>
            <w:r w:rsidRPr="00A03C83">
              <w:rPr>
                <w:rStyle w:val="scxw63109010"/>
                <w:color w:val="000000"/>
                <w:shd w:val="clear" w:color="auto" w:fill="FFFFFF"/>
              </w:rPr>
              <w:t> </w:t>
            </w:r>
            <w:r w:rsidRPr="00A03C83">
              <w:rPr>
                <w:color w:val="000000"/>
                <w:shd w:val="clear" w:color="auto" w:fill="FFFFFF"/>
              </w:rPr>
              <w:br/>
            </w:r>
            <w:r w:rsidRPr="00A03C83">
              <w:rPr>
                <w:rStyle w:val="normaltextrun"/>
                <w:color w:val="000000"/>
                <w:shd w:val="clear" w:color="auto" w:fill="FFFFFF"/>
              </w:rPr>
              <w:t>Job role (</w:t>
            </w:r>
            <w:r w:rsidRPr="00A03C83">
              <w:rPr>
                <w:rStyle w:val="normaltextrun"/>
                <w:i/>
                <w:iCs/>
                <w:color w:val="000000"/>
                <w:shd w:val="clear" w:color="auto" w:fill="FFFFFF"/>
              </w:rPr>
              <w:t>n</w:t>
            </w:r>
            <w:r w:rsidRPr="00A03C83">
              <w:rPr>
                <w:rStyle w:val="normaltextrun"/>
                <w:color w:val="000000"/>
                <w:shd w:val="clear" w:color="auto" w:fill="FFFFFF"/>
              </w:rPr>
              <w:t>)</w:t>
            </w:r>
            <w:r w:rsidRPr="00A03C83">
              <w:rPr>
                <w:rStyle w:val="eop"/>
                <w:color w:val="000000"/>
                <w:shd w:val="clear" w:color="auto" w:fill="FFFFFF"/>
              </w:rPr>
              <w:t> 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/>
              </w:rPr>
              <w:t>Disorder</w:t>
            </w:r>
            <w:r w:rsidRPr="00A03C83">
              <w:t xml:space="preserve"> </w:t>
            </w:r>
            <w:r w:rsidRPr="0088147C">
              <w:rPr>
                <w:b/>
                <w:bCs/>
              </w:rPr>
              <w:t xml:space="preserve">outcome </w:t>
            </w:r>
            <w:r w:rsidRPr="00A03C83">
              <w:t>(</w:t>
            </w:r>
            <w:r w:rsidRPr="00A03C83">
              <w:rPr>
                <w:i/>
                <w:iCs/>
              </w:rPr>
              <w:t>measure used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/>
              </w:rPr>
              <w:t>Predictive factors</w:t>
            </w:r>
            <w:r w:rsidRPr="00A03C83">
              <w:t xml:space="preserve"> (</w:t>
            </w:r>
            <w:r w:rsidRPr="00A03C83">
              <w:rPr>
                <w:i/>
                <w:iCs/>
              </w:rPr>
              <w:t>measure</w:t>
            </w:r>
            <w:r w:rsidRPr="00A03C83">
              <w:t xml:space="preserve">) </w:t>
            </w:r>
            <w:r w:rsidRPr="00A03C83">
              <w:br/>
            </w:r>
            <w:r w:rsidRPr="00A03C83">
              <w:rPr>
                <w:b/>
              </w:rPr>
              <w:t>Bold</w:t>
            </w:r>
            <w:r w:rsidRPr="00A03C83">
              <w:t xml:space="preserve"> = significant association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t>Quality score</w:t>
            </w:r>
            <w:r w:rsidRPr="00A03C83">
              <w:br/>
              <w:t>(%)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Adams et al., 2008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World Trade Centr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Adams&lt;/Author&gt;&lt;Year&gt;2008&lt;/Year&gt;&lt;RecNum&gt;21&lt;/RecNum&gt;&lt;DisplayText&gt;(21)&lt;/DisplayText&gt;&lt;record&gt;&lt;rec-number&gt;21&lt;/rec-number&gt;&lt;foreign-keys&gt;&lt;key app="EN" db-id="r9ves9td602vfzewawzxvevweferzadz52pz" timestamp="1539593466"&gt;21&lt;/key&gt;&lt;/foreign-keys&gt;&lt;ref-type name="Journal Article"&gt;17&lt;/ref-type&gt;&lt;contributors&gt;&lt;authors&gt;&lt;author&gt;Adams, Richard E&lt;/author&gt;&lt;author&gt;Figley, Charles R&lt;/author&gt;&lt;author&gt;Boscarino, Joseph A&lt;/author&gt;&lt;/authors&gt;&lt;/contributors&gt;&lt;titles&gt;&lt;title&gt;The compassion fatigue scale: Its use with social workers following urban disaster&lt;/title&gt;&lt;secondary-title&gt;Research on social work practice&lt;/secondary-title&gt;&lt;/titles&gt;&lt;periodical&gt;&lt;full-title&gt;Research on social work practice&lt;/full-title&gt;&lt;/periodical&gt;&lt;pages&gt;238-250&lt;/pages&gt;&lt;volume&gt;18&lt;/volume&gt;&lt;number&gt;3&lt;/number&gt;&lt;dates&gt;&lt;year&gt;2008&lt;/year&gt;&lt;/dates&gt;&lt;isbn&gt;1049-7315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22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20months 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pStyle w:val="paragraph"/>
              <w:spacing w:before="0" w:beforeAutospacing="0" w:after="0" w:afterAutospacing="0" w:line="276" w:lineRule="auto"/>
              <w:textAlignment w:val="baseline"/>
              <w:rPr>
                <w:rStyle w:val="normaltextrun"/>
                <w:iCs/>
              </w:rPr>
            </w:pPr>
            <w:r w:rsidRPr="00A03C83">
              <w:rPr>
                <w:rStyle w:val="normaltextrun"/>
                <w:i/>
                <w:iCs/>
              </w:rPr>
              <w:t>n</w:t>
            </w:r>
            <w:r w:rsidRPr="00A03C83">
              <w:rPr>
                <w:rStyle w:val="normaltextrun"/>
                <w:iCs/>
              </w:rPr>
              <w:t>=236</w:t>
            </w:r>
          </w:p>
          <w:p w:rsidR="00243E17" w:rsidRPr="00A03C83" w:rsidRDefault="00243E17" w:rsidP="00E742BA">
            <w:pPr>
              <w:pStyle w:val="paragraph"/>
              <w:spacing w:before="0" w:beforeAutospacing="0" w:after="0" w:afterAutospacing="0" w:line="276" w:lineRule="auto"/>
              <w:textAlignment w:val="baseline"/>
              <w:rPr>
                <w:rStyle w:val="normaltextrun"/>
                <w:iCs/>
              </w:rPr>
            </w:pPr>
            <w:r w:rsidRPr="00A03C83">
              <w:rPr>
                <w:rStyle w:val="normaltextrun"/>
                <w:iCs/>
              </w:rPr>
              <w:t>189:47</w:t>
            </w:r>
          </w:p>
          <w:p w:rsidR="00243E17" w:rsidRPr="00A03C83" w:rsidRDefault="00243E17" w:rsidP="00E742BA">
            <w:pPr>
              <w:pStyle w:val="paragraph"/>
              <w:spacing w:before="0" w:beforeAutospacing="0" w:after="0" w:afterAutospacing="0" w:line="276" w:lineRule="auto"/>
              <w:textAlignment w:val="baseline"/>
              <w:rPr>
                <w:rStyle w:val="normaltextrun"/>
                <w:iCs/>
              </w:rPr>
            </w:pPr>
            <w:r w:rsidRPr="00A03C83">
              <w:rPr>
                <w:rStyle w:val="normaltextrun"/>
                <w:iCs/>
              </w:rPr>
              <w:t>Undisclosed</w:t>
            </w:r>
          </w:p>
          <w:p w:rsidR="00243E17" w:rsidRPr="00A03C83" w:rsidRDefault="00243E17" w:rsidP="00E742BA">
            <w:pPr>
              <w:pStyle w:val="paragraph"/>
              <w:spacing w:before="0" w:beforeAutospacing="0" w:after="0" w:afterAutospacing="0" w:line="276" w:lineRule="auto"/>
              <w:textAlignment w:val="baseline"/>
              <w:rPr>
                <w:rStyle w:val="normaltextrun"/>
                <w:iCs/>
              </w:rPr>
            </w:pPr>
            <w:r w:rsidRPr="00A03C83">
              <w:rPr>
                <w:rStyle w:val="normaltextrun"/>
                <w:iCs/>
              </w:rPr>
              <w:t>&gt;50</w:t>
            </w:r>
          </w:p>
          <w:p w:rsidR="00243E17" w:rsidRPr="00A03C83" w:rsidRDefault="00243E17" w:rsidP="00E742BA">
            <w:pPr>
              <w:pStyle w:val="paragraph"/>
              <w:spacing w:before="0" w:beforeAutospacing="0" w:after="0" w:afterAutospacing="0" w:line="276" w:lineRule="auto"/>
              <w:textAlignment w:val="baseline"/>
              <w:rPr>
                <w:rStyle w:val="normaltextrun"/>
                <w:iCs/>
              </w:rPr>
            </w:pPr>
            <w:r w:rsidRPr="00A03C83">
              <w:rPr>
                <w:rStyle w:val="normaltextrun"/>
                <w:iCs/>
              </w:rPr>
              <w:t>Social workers</w:t>
            </w:r>
          </w:p>
        </w:tc>
        <w:tc>
          <w:tcPr>
            <w:tcW w:w="2123" w:type="dxa"/>
            <w:shd w:val="clear" w:color="auto" w:fill="auto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Secondary trauma (CFS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Burnout (CFS)</w:t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4127" w:type="dxa"/>
            <w:shd w:val="clear" w:color="auto" w:fill="FFFFFF" w:themeFill="background1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Ag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Gender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Ethnicity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</w:rPr>
              <w:t>Marital status</w:t>
            </w:r>
            <w:r w:rsidRPr="00A03C83">
              <w:t>: not married associated with higher rates of burnout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</w:rPr>
              <w:t>History of trauma</w:t>
            </w:r>
            <w:r w:rsidRPr="00A03C83">
              <w:t xml:space="preserve">:  less associated with higher rates of burnout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</w:rPr>
              <w:t>History of life stressors</w:t>
            </w:r>
            <w:r w:rsidRPr="00A03C83">
              <w:t xml:space="preserve">: less associated with higher rates of secondary trauma and burnout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Having children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6.67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Alexander &amp; Wells, 1991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iper Alpha North Sea oil-rig disaster 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Kingdom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fldChar w:fldCharType="begin"/>
            </w:r>
            <w:r w:rsidRPr="00A03C83">
              <w:instrText xml:space="preserve"> ADDIN EN.CITE &lt;EndNote&gt;&lt;Cite&gt;&lt;Author&gt;Alexander&lt;/Author&gt;&lt;Year&gt;1991&lt;/Year&gt;&lt;RecNum&gt;79&lt;/RecNum&gt;&lt;DisplayText&gt;(68)&lt;/DisplayText&gt;&lt;record&gt;&lt;rec-number&gt;79&lt;/rec-number&gt;&lt;foreign-keys&gt;&lt;key app="EN" db-id="r9ves9td602vfzewawzxvevweferzadz52pz" timestamp="1540369413"&gt;79&lt;/key&gt;&lt;/foreign-keys&gt;&lt;ref-type name="Journal Article"&gt;17&lt;/ref-type&gt;&lt;contributors&gt;&lt;authors&gt;&lt;author&gt;Alexander, David A&lt;/author&gt;&lt;author&gt;Wells, Andrew&lt;/author&gt;&lt;/authors&gt;&lt;/contributors&gt;&lt;titles&gt;&lt;title&gt;Reactions of police officers to body-handling after a major disaster a before-and-after comparison&lt;/title&gt;&lt;secondary-title&gt;The British Journal of Psychiatry&lt;/secondary-title&gt;&lt;/titles&gt;&lt;periodical&gt;&lt;full-title&gt;The British Journal of Psychiatry&lt;/full-title&gt;&lt;/periodical&gt;&lt;pages&gt;547-555&lt;/pages&gt;&lt;volume&gt;159&lt;/volume&gt;&lt;number&gt;4&lt;/number&gt;&lt;dates&gt;&lt;year&gt;1991&lt;/year&gt;&lt;/dates&gt;&lt;isbn&gt;0007-1250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69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  <w:p w:rsidR="00243E17" w:rsidRPr="00A03C83" w:rsidRDefault="00243E17" w:rsidP="00E742BA">
            <w:pPr>
              <w:spacing w:line="276" w:lineRule="auto"/>
            </w:pP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  <w:rPr>
                <w:rStyle w:val="normaltextrun"/>
              </w:rPr>
            </w:pPr>
            <w:r w:rsidRPr="00A03C83">
              <w:lastRenderedPageBreak/>
              <w:t>Prospectiv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 time pre-deployment to 3months post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pStyle w:val="paragraph"/>
              <w:spacing w:before="0" w:beforeAutospacing="0" w:after="0" w:afterAutospacing="0" w:line="276" w:lineRule="auto"/>
              <w:textAlignment w:val="baseline"/>
            </w:pPr>
            <w:r w:rsidRPr="00A03C83">
              <w:rPr>
                <w:rStyle w:val="normaltextrun"/>
                <w:i/>
                <w:iCs/>
              </w:rPr>
              <w:t>n</w:t>
            </w:r>
            <w:r w:rsidRPr="00A03C83">
              <w:rPr>
                <w:rStyle w:val="normaltextrun"/>
              </w:rPr>
              <w:t>=48</w:t>
            </w:r>
            <w:r w:rsidRPr="00A03C83">
              <w:rPr>
                <w:rStyle w:val="eop"/>
              </w:rPr>
              <w:t> </w:t>
            </w:r>
          </w:p>
          <w:p w:rsidR="00243E17" w:rsidRPr="00A03C83" w:rsidRDefault="00243E17" w:rsidP="00E742BA">
            <w:pPr>
              <w:pStyle w:val="paragraph"/>
              <w:spacing w:before="0" w:beforeAutospacing="0" w:after="0" w:afterAutospacing="0" w:line="276" w:lineRule="auto"/>
              <w:textAlignment w:val="baseline"/>
            </w:pPr>
            <w:r w:rsidRPr="00A03C83">
              <w:rPr>
                <w:rStyle w:val="normaltextrun"/>
              </w:rPr>
              <w:t>8:63</w:t>
            </w:r>
            <w:r w:rsidRPr="00A03C83">
              <w:rPr>
                <w:rStyle w:val="eop"/>
              </w:rPr>
              <w:t> </w:t>
            </w:r>
          </w:p>
          <w:p w:rsidR="00243E17" w:rsidRPr="00A03C83" w:rsidRDefault="00243E17" w:rsidP="00E742BA">
            <w:pPr>
              <w:pStyle w:val="paragraph"/>
              <w:spacing w:before="0" w:beforeAutospacing="0" w:after="0" w:afterAutospacing="0" w:line="276" w:lineRule="auto"/>
              <w:textAlignment w:val="baseline"/>
            </w:pPr>
            <w:r w:rsidRPr="00A03C83">
              <w:rPr>
                <w:rStyle w:val="normaltextrun"/>
              </w:rPr>
              <w:t>Undisclosed </w:t>
            </w:r>
            <w:r w:rsidRPr="00A03C83">
              <w:rPr>
                <w:rStyle w:val="eop"/>
              </w:rPr>
              <w:t> </w:t>
            </w:r>
          </w:p>
          <w:p w:rsidR="00243E17" w:rsidRPr="00A03C83" w:rsidRDefault="00243E17" w:rsidP="00E742BA">
            <w:pPr>
              <w:pStyle w:val="paragraph"/>
              <w:spacing w:before="0" w:beforeAutospacing="0" w:after="0" w:afterAutospacing="0" w:line="276" w:lineRule="auto"/>
              <w:textAlignment w:val="baseline"/>
            </w:pPr>
            <w:r w:rsidRPr="00A03C83">
              <w:rPr>
                <w:rStyle w:val="normaltextrun"/>
              </w:rPr>
              <w:t>Undisclosed </w:t>
            </w:r>
            <w:r w:rsidRPr="00A03C83">
              <w:rPr>
                <w:rStyle w:val="eop"/>
              </w:rPr>
              <w:t> </w:t>
            </w:r>
          </w:p>
          <w:p w:rsidR="00243E17" w:rsidRPr="00A03C83" w:rsidRDefault="00243E17" w:rsidP="00E742BA">
            <w:pPr>
              <w:spacing w:line="276" w:lineRule="auto"/>
              <w:rPr>
                <w:rStyle w:val="normaltextrun"/>
              </w:rPr>
            </w:pPr>
            <w:r w:rsidRPr="00A03C83">
              <w:rPr>
                <w:rStyle w:val="normaltextrun"/>
              </w:rPr>
              <w:lastRenderedPageBreak/>
              <w:t>Police: body handling on site, at mortuary, or both </w:t>
            </w:r>
            <w:r w:rsidRPr="00A03C83">
              <w:rPr>
                <w:rStyle w:val="eop"/>
              </w:rPr>
              <w:t> 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PTSD (IES) 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Anxiety and depression (HAD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hd w:val="clear" w:color="auto" w:fill="FFFFFF" w:themeFill="background1"/>
              <w:spacing w:line="276" w:lineRule="auto"/>
            </w:pPr>
            <w:r w:rsidRPr="00A03C83">
              <w:t>History of mental illness (HAD)</w:t>
            </w:r>
          </w:p>
          <w:p w:rsidR="00243E17" w:rsidRPr="00A03C83" w:rsidRDefault="00243E17" w:rsidP="00E742BA">
            <w:pPr>
              <w:shd w:val="clear" w:color="auto" w:fill="FFFFFF" w:themeFill="background1"/>
              <w:spacing w:line="276" w:lineRule="auto"/>
            </w:pPr>
            <w:r w:rsidRPr="00A03C83">
              <w:t>Previous experience as a disaster relief worker</w:t>
            </w:r>
          </w:p>
          <w:p w:rsidR="00243E17" w:rsidRPr="00A03C83" w:rsidRDefault="00243E17" w:rsidP="00E742BA">
            <w:pPr>
              <w:shd w:val="clear" w:color="auto" w:fill="FFFFFF" w:themeFill="background1"/>
              <w:spacing w:line="276" w:lineRule="auto"/>
            </w:pPr>
            <w:r w:rsidRPr="00A03C83">
              <w:rPr>
                <w:b/>
              </w:rPr>
              <w:lastRenderedPageBreak/>
              <w:t>Personality traits</w:t>
            </w:r>
            <w:r w:rsidRPr="00A03C83">
              <w:t> (EPI): neuroticism associated with higher rates of anxiety and depression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  <w:rPr>
                <w:rStyle w:val="normaltextrun"/>
                <w:b/>
                <w:bCs/>
                <w:color w:val="000000" w:themeColor="text1"/>
              </w:rPr>
            </w:pPr>
            <w:r w:rsidRPr="00A03C83">
              <w:lastRenderedPageBreak/>
              <w:t>68.80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Alvarez &amp; Hunt, 2005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World Trade Centr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Alvarez&lt;/Author&gt;&lt;Year&gt;2005&lt;/Year&gt;&lt;RecNum&gt;23&lt;/RecNum&gt;&lt;DisplayText&gt;(64)&lt;/DisplayText&gt;&lt;record&gt;&lt;rec-number&gt;23&lt;/rec-number&gt;&lt;foreign-keys&gt;&lt;key app="EN" db-id="r9ves9td602vfzewawzxvevweferzadz52pz" timestamp="1539593683"&gt;23&lt;/key&gt;&lt;/foreign-keys&gt;&lt;ref-type name="Journal Article"&gt;17&lt;/ref-type&gt;&lt;contributors&gt;&lt;authors&gt;&lt;author&gt;Alvarez, Jennifer&lt;/author&gt;&lt;author&gt;Hunt, Melissa&lt;/author&gt;&lt;/authors&gt;&lt;/contributors&gt;&lt;titles&gt;&lt;title&gt;Risk and resilience in canine search and rescue handlers after 9/11&lt;/title&gt;&lt;secondary-title&gt;Journal of Traumatic Stress: Official Publication of The International Society for Traumatic Stress Studies&lt;/secondary-title&gt;&lt;/titles&gt;&lt;periodical&gt;&lt;full-title&gt;Journal of Traumatic Stress: Official Publication of The International Society for Traumatic Stress Studies&lt;/full-title&gt;&lt;/periodical&gt;&lt;pages&gt;497-505&lt;/pages&gt;&lt;volume&gt;18&lt;/volume&gt;&lt;number&gt;5&lt;/number&gt;&lt;dates&gt;&lt;year&gt;2005&lt;/year&gt;&lt;/dates&gt;&lt;isbn&gt;0894-9867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65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Cross-sectional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6months </w:t>
            </w:r>
            <w:r w:rsidRPr="00A03C83">
              <w:br/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Samples included deployed (</w:t>
            </w:r>
            <w:r w:rsidRPr="00A03C83">
              <w:rPr>
                <w:i/>
                <w:iCs/>
              </w:rPr>
              <w:t>n</w:t>
            </w:r>
            <w:r w:rsidRPr="00A03C83">
              <w:t>=82);</w:t>
            </w:r>
            <w:r w:rsidRPr="00A03C83">
              <w:br/>
              <w:t>control non-deployed (</w:t>
            </w:r>
            <w:r w:rsidRPr="00A03C83">
              <w:rPr>
                <w:i/>
                <w:iCs/>
              </w:rPr>
              <w:t>n</w:t>
            </w:r>
            <w:r w:rsidRPr="00A03C83">
              <w:t xml:space="preserve">=32) 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82 deployed handlers</w:t>
            </w:r>
            <w:r w:rsidRPr="00A03C83">
              <w:br/>
            </w:r>
            <w:r w:rsidRPr="00A03C83">
              <w:rPr>
                <w:i/>
                <w:iCs/>
              </w:rPr>
              <w:t>n</w:t>
            </w:r>
            <w:r w:rsidRPr="00A03C83">
              <w:t>=32 control group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65:49 (control group included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Undisclosed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43 (control group included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Canine search and relief handl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  <w:iCs/>
              </w:rPr>
              <w:t>PSS-SR; PSS-I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Anxiety (</w:t>
            </w:r>
            <w:r w:rsidRPr="00A03C83">
              <w:rPr>
                <w:i/>
                <w:iCs/>
              </w:rPr>
              <w:t>BAI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Depression (</w:t>
            </w:r>
            <w:r w:rsidRPr="00A03C83">
              <w:rPr>
                <w:i/>
                <w:iCs/>
              </w:rPr>
              <w:t>BDI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sychological distress (</w:t>
            </w:r>
            <w:r w:rsidRPr="00A03C83">
              <w:rPr>
                <w:i/>
                <w:iCs/>
              </w:rPr>
              <w:t>BSI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  <w:r w:rsidRPr="00A03C83">
              <w:rPr>
                <w:b/>
                <w:bCs/>
              </w:rPr>
              <w:t>History of mental illness</w:t>
            </w:r>
            <w:r w:rsidRPr="00A03C83">
              <w:t xml:space="preserve"> (</w:t>
            </w:r>
            <w:r w:rsidRPr="00A03C83">
              <w:rPr>
                <w:i/>
                <w:iCs/>
              </w:rPr>
              <w:t>SCID-I/P</w:t>
            </w:r>
            <w:r w:rsidRPr="00A03C83">
              <w:t xml:space="preserve">): associated with higher rates of PTSD, anxiety, depression, psychological distress </w:t>
            </w:r>
          </w:p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/>
                <w:bCs/>
              </w:rPr>
              <w:t>History of</w:t>
            </w:r>
            <w:r w:rsidRPr="00A03C83">
              <w:t xml:space="preserve"> </w:t>
            </w:r>
            <w:r w:rsidRPr="00A03C83">
              <w:rPr>
                <w:b/>
                <w:bCs/>
              </w:rPr>
              <w:t xml:space="preserve">trauma </w:t>
            </w:r>
            <w:r w:rsidRPr="00A03C83">
              <w:t>(</w:t>
            </w:r>
            <w:r w:rsidRPr="00A03C83">
              <w:rPr>
                <w:i/>
                <w:iCs/>
              </w:rPr>
              <w:t>SCID-I/P</w:t>
            </w:r>
            <w:r w:rsidRPr="00A03C83">
              <w:t>): associated with higher rates of PTSD</w:t>
            </w:r>
            <w:r w:rsidRPr="00A03C83">
              <w:rPr>
                <w:b/>
                <w:bCs/>
              </w:rPr>
              <w:t xml:space="preserve"> </w:t>
            </w:r>
            <w:r w:rsidRPr="00A03C83">
              <w:t>and depression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Previous experience and </w:t>
            </w:r>
            <w:r w:rsidRPr="00A03C83">
              <w:rPr>
                <w:b/>
                <w:bCs/>
              </w:rPr>
              <w:t>success</w:t>
            </w:r>
            <w:r w:rsidRPr="00A03C83">
              <w:t xml:space="preserve"> as a canine search and relief handler (</w:t>
            </w:r>
            <w:r w:rsidRPr="00A03C83">
              <w:rPr>
                <w:i/>
                <w:iCs/>
              </w:rPr>
              <w:t>interview</w:t>
            </w:r>
            <w:r w:rsidRPr="00A03C83">
              <w:t>): associated with lower rates of depression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Emergency-work certification</w:t>
            </w:r>
            <w:r w:rsidRPr="00A03C83">
              <w:t>: associated with lower rates of PTSD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6.67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Armagan et al., 2006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Tsunami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Turkey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Armagan&lt;/Author&gt;&lt;Year&gt;2006&lt;/Year&gt;&lt;RecNum&gt;24&lt;/RecNum&gt;&lt;DisplayText&gt;(22)&lt;/DisplayText&gt;&lt;record&gt;&lt;rec-number&gt;24&lt;/rec-number&gt;&lt;foreign-keys&gt;&lt;key app="EN" db-id="r9ves9td602vfzewawzxvevweferzadz52pz" timestamp="1539593713"&gt;24&lt;/key&gt;&lt;/foreign-keys&gt;&lt;ref-type name="Journal Article"&gt;17&lt;/ref-type&gt;&lt;contributors&gt;&lt;authors&gt;&lt;author&gt;Armagan, Erol&lt;/author&gt;&lt;author&gt;Engindeniz, Zulfi&lt;/author&gt;&lt;author&gt;Devay, Ali Onder&lt;/author&gt;&lt;author&gt;Erdur, Bulent&lt;/author&gt;&lt;author&gt;Ozcakir, Alis&lt;/author&gt;&lt;/authors&gt;&lt;/contributors&gt;&lt;titles&gt;&lt;title&gt;Frequency of post-traumatic stress disorder among relief force workers after the tsunami in Asia: do rescuers become victims?&lt;/title&gt;&lt;secondary-title&gt;Prehospital and disaster medicine&lt;/secondary-title&gt;&lt;/titles&gt;&lt;periodical&gt;&lt;full-title&gt;Prehospital and disaster medicine&lt;/full-title&gt;&lt;/periodical&gt;&lt;pages&gt;168-172&lt;/pages&gt;&lt;volume&gt;21&lt;/volume&gt;&lt;number&gt;3&lt;/number&gt;&lt;dates&gt;&lt;year&gt;2006&lt;/year&gt;&lt;/dates&gt;&lt;isbn&gt;1945-1938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23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1month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33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16:17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Undisclosed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30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 xml:space="preserve">Turkish Red Crescent disaster relief 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</w:rPr>
              <w:t>CAPS-1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Age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t>Gender</w:t>
            </w:r>
            <w:r w:rsidRPr="00A03C83">
              <w:rPr>
                <w:bCs/>
              </w:rPr>
              <w:t xml:space="preserve">: </w:t>
            </w:r>
            <w:r>
              <w:rPr>
                <w:bCs/>
              </w:rPr>
              <w:t>women</w:t>
            </w:r>
            <w:r w:rsidRPr="00A03C83">
              <w:rPr>
                <w:bCs/>
              </w:rPr>
              <w:t xml:space="preserve"> associated with higher rates of PTSD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History of trauma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t>Experience of disaster relief work</w:t>
            </w:r>
            <w:r w:rsidRPr="00A03C83">
              <w:rPr>
                <w:bCs/>
              </w:rPr>
              <w:t>: less associated with higher rates of PTSD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9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Bartone et al., 1989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Gander aviation disaster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Bartone&lt;/Author&gt;&lt;Year&gt;1989&lt;/Year&gt;&lt;RecNum&gt;25&lt;/RecNum&gt;&lt;DisplayText&gt;(77)&lt;/DisplayText&gt;&lt;record&gt;&lt;rec-number&gt;25&lt;/rec-number&gt;&lt;foreign-keys&gt;&lt;key app="EN" db-id="r9ves9td602vfzewawzxvevweferzadz52pz" timestamp="1539593795"&gt;25&lt;/key&gt;&lt;/foreign-keys&gt;&lt;ref-type name="Journal Article"&gt;17&lt;/ref-type&gt;&lt;contributors&gt;&lt;authors&gt;&lt;author&gt;Bartone, Paul T&lt;/author&gt;&lt;author&gt;Ursano, Robert J&lt;/author&gt;&lt;author&gt;Wright, Kathleen M&lt;/author&gt;&lt;author&gt;Ingraham, Larry H&lt;/author&gt;&lt;/authors&gt;&lt;/contributors&gt;&lt;titles&gt;&lt;title&gt;The impact of a military air disaster on the health of assistance workers&lt;/title&gt;&lt;secondary-title&gt;Journal of nervous and mental disease&lt;/secondary-title&gt;&lt;/titles&gt;&lt;periodical&gt;&lt;full-title&gt;Journal of nervous and mental disease&lt;/full-title&gt;&lt;/periodical&gt;&lt;pages&gt;317-328&lt;/pages&gt;&lt;volume&gt;177&lt;/volume&gt;&lt;number&gt;6&lt;/number&gt;&lt;dates&gt;&lt;year&gt;1989&lt;/year&gt;&lt;/dates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78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, 2 wav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6months, 1year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131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9:122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22 to 51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34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Victim’s family assistance work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  <w:iCs/>
              </w:rPr>
              <w:t>HSC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sychological distress (</w:t>
            </w:r>
            <w:r w:rsidRPr="00A03C83">
              <w:rPr>
                <w:i/>
                <w:iCs/>
              </w:rPr>
              <w:t>StS; BS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 xml:space="preserve">Personality traits </w:t>
            </w:r>
            <w:r w:rsidRPr="00A03C83">
              <w:t>(hardiness)</w:t>
            </w:r>
            <w:r w:rsidRPr="00A03C83">
              <w:rPr>
                <w:b/>
                <w:bCs/>
              </w:rPr>
              <w:t xml:space="preserve"> </w:t>
            </w:r>
            <w:r w:rsidRPr="00A03C83">
              <w:t>(</w:t>
            </w:r>
            <w:r w:rsidRPr="00A03C83">
              <w:rPr>
                <w:i/>
                <w:iCs/>
              </w:rPr>
              <w:t>KPH-M</w:t>
            </w:r>
            <w:r w:rsidRPr="00A03C83">
              <w:t>): associated with lower rates of PTSD and psychological</w:t>
            </w:r>
            <w:r w:rsidRPr="00A03C83">
              <w:rPr>
                <w:i/>
                <w:iCs/>
              </w:rPr>
              <w:t xml:space="preserve"> </w:t>
            </w:r>
            <w:r w:rsidRPr="00A03C83">
              <w:t>distress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6.67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Ben-Ezra et al., 2008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Bet-Yohshua train crash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Israe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Ben-Ezra&lt;/Author&gt;&lt;Year&gt;2008&lt;/Year&gt;&lt;RecNum&gt;26&lt;/RecNum&gt;&lt;DisplayText&gt;(24)&lt;/DisplayText&gt;&lt;record&gt;&lt;rec-number&gt;26&lt;/rec-number&gt;&lt;foreign-keys&gt;&lt;key app="EN" db-id="r9ves9td602vfzewawzxvevweferzadz52pz" timestamp="1539593839"&gt;26&lt;/key&gt;&lt;/foreign-keys&gt;&lt;ref-type name="Journal Article"&gt;17&lt;/ref-type&gt;&lt;contributors&gt;&lt;authors&gt;&lt;author&gt;Ben-Ezra, Menachem&lt;/author&gt;&lt;author&gt;Palgi, Yuval&lt;/author&gt;&lt;author&gt;Essar, Nir&lt;/author&gt;&lt;author&gt;Sofer, Hilik&lt;/author&gt;&lt;author&gt;Haber, Yeela&lt;/author&gt;&lt;/authors&gt;&lt;/contributors&gt;&lt;titles&gt;&lt;title&gt;Acute stress symptoms, dissociation, and depression among rescue personnel 24 hours after the Bet-Yehoshua train crash: the effects of exposure to dead bodies&lt;/title&gt;&lt;secondary-title&gt;Prehospital and disaster medicine&lt;/secondary-title&gt;&lt;/titles&gt;&lt;periodical&gt;&lt;full-title&gt;Prehospital and disaster medicine&lt;/full-title&gt;&lt;/periodical&gt;&lt;pages&gt;461-465&lt;/pages&gt;&lt;volume&gt;23&lt;/volume&gt;&lt;number&gt;5&lt;/number&gt;&lt;dates&gt;&lt;year&gt;2008&lt;/year&gt;&lt;/dates&gt;&lt;isbn&gt;1945-1938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25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24hours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 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23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13:10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20.3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19-23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Relief personnel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</w:rPr>
              <w:t>IES-R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Depression (</w:t>
            </w:r>
            <w:r w:rsidRPr="00A03C83">
              <w:rPr>
                <w:i/>
              </w:rPr>
              <w:t>CES-D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eritraumatic dissociation (</w:t>
            </w:r>
            <w:r w:rsidRPr="00A03C83">
              <w:rPr>
                <w:i/>
              </w:rPr>
              <w:t>DES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 xml:space="preserve">Age 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Gender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Education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Marital status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Experience as a disaster relief worker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6.67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Ben-Ezra et al., 2006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Gas pipe explosion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Israe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Ben‐Ezra&lt;/Author&gt;&lt;Year&gt;2006&lt;/Year&gt;&lt;RecNum&gt;27&lt;/RecNum&gt;&lt;DisplayText&gt;(59)&lt;/DisplayText&gt;&lt;record&gt;&lt;rec-number&gt;27&lt;/rec-number&gt;&lt;foreign-keys&gt;&lt;key app="EN" db-id="r9ves9td602vfzewawzxvevweferzadz52pz" timestamp="1539593863"&gt;27&lt;/key&gt;&lt;/foreign-keys&gt;&lt;ref-type name="Journal Article"&gt;17&lt;/ref-type&gt;&lt;contributors&gt;&lt;authors&gt;&lt;author&gt;Ben‐Ezra, Menachem&lt;/author&gt;&lt;author&gt;Essar, Nir&lt;/author&gt;&lt;author&gt;Saar, Ronen&lt;/author&gt;&lt;/authors&gt;&lt;/contributors&gt;&lt;titles&gt;&lt;title&gt;The association between peritraumatic dissociation and acute stress reactions among rescue personnel 36–48h after a gas pipe explosion in Tel‐Aviv: a preliminary report&lt;/title&gt;&lt;secondary-title&gt;Stress and Health: Journal of the International Society for the Investigation of Stress&lt;/secondary-title&gt;&lt;/titles&gt;&lt;periodical&gt;&lt;full-title&gt;Stress and Health: Journal of the International Society for the Investigation of Stress&lt;/full-title&gt;&lt;/periodical&gt;&lt;pages&gt;197-201&lt;/pages&gt;&lt;volume&gt;22&lt;/volume&gt;&lt;number&gt;3&lt;/number&gt;&lt;dates&gt;&lt;year&gt;2006&lt;/year&gt;&lt;/dates&gt;&lt;isbn&gt;1532-3005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60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36-48hours 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25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16:9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18-20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19.2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Relief personnel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</w:rPr>
              <w:t>IES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eritraumatic dissociation (</w:t>
            </w:r>
            <w:r w:rsidRPr="00A03C83">
              <w:rPr>
                <w:i/>
              </w:rPr>
              <w:t>DES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Gender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0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Ben-Ezra et al., 2005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Hilton Hotel bombing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Israe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fldChar w:fldCharType="begin"/>
            </w:r>
            <w:r w:rsidRPr="00A03C83">
              <w:instrText xml:space="preserve"> ADDIN EN.CITE &lt;EndNote&gt;&lt;Cite&gt;&lt;Author&gt;Ben‐Ezra&lt;/Author&gt;&lt;Year&gt;2005&lt;/Year&gt;&lt;RecNum&gt;28&lt;/RecNum&gt;&lt;DisplayText&gt;(23)&lt;/DisplayText&gt;&lt;record&gt;&lt;rec-number&gt;28&lt;/rec-number&gt;&lt;foreign-keys&gt;&lt;key app="EN" db-id="r9ves9td602vfzewawzxvevweferzadz52pz" timestamp="1539593881"&gt;28&lt;/key&gt;&lt;/foreign-keys&gt;&lt;ref-type name="Journal Article"&gt;17&lt;/ref-type&gt;&lt;contributors&gt;&lt;authors&gt;&lt;author&gt;Ben‐Ezra, Menachem&lt;/author&gt;&lt;author&gt;Essar, Nir&lt;/author&gt;&lt;author&gt;Saar, Ronen&lt;/author&gt;&lt;/authors&gt;&lt;/contributors&gt;&lt;titles&gt;&lt;title&gt;Post‐traumatic reactions among rescue personnel 96 hours after the Hilton Hotel bombing in Sinai: The effect of previous exposure&lt;/title&gt;&lt;secondary-title&gt;Stress and Health: Journal of the International Society for the Investigation of Stress&lt;/secondary-title&gt;&lt;/titles&gt;&lt;periodical&gt;&lt;full-title&gt;Stress and Health: Journal of the International Society for the Investigation of Stress&lt;/full-title&gt;&lt;/periodical&gt;&lt;pages&gt;269-272&lt;/pages&gt;&lt;volume&gt;21&lt;/volume&gt;&lt;number&gt;4&lt;/number&gt;&lt;dates&gt;&lt;year&gt;2005&lt;/year&gt;&lt;/dates&gt;&lt;isbn&gt;1532-3005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24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96hours 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26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2:24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19 to 34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lastRenderedPageBreak/>
              <w:t>21.9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Relief personnel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PTSD (</w:t>
            </w:r>
            <w:r w:rsidRPr="00A03C83">
              <w:rPr>
                <w:i/>
              </w:rPr>
              <w:t>IES</w:t>
            </w:r>
            <w:r w:rsidRPr="00A03C83">
              <w:t xml:space="preserve">)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eritraumatic dissociation (</w:t>
            </w:r>
            <w:r w:rsidRPr="00A03C83">
              <w:rPr>
                <w:i/>
              </w:rPr>
              <w:t>DES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Age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Gender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 xml:space="preserve">Marital status 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lastRenderedPageBreak/>
              <w:t>Experience as a disaster relief worker</w:t>
            </w:r>
            <w:r w:rsidRPr="00A03C83">
              <w:rPr>
                <w:bCs/>
              </w:rPr>
              <w:t>: less associated with higher rates of PTSD and dissociation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9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Biggs et al., 2010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World Trade Centr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Biggs&lt;/Author&gt;&lt;Year&gt;2010&lt;/Year&gt;&lt;RecNum&gt;29&lt;/RecNum&gt;&lt;DisplayText&gt;(47)&lt;/DisplayText&gt;&lt;record&gt;&lt;rec-number&gt;29&lt;/rec-number&gt;&lt;foreign-keys&gt;&lt;key app="EN" db-id="r9ves9td602vfzewawzxvevweferzadz52pz" timestamp="1539593920"&gt;29&lt;/key&gt;&lt;/foreign-keys&gt;&lt;ref-type name="Journal Article"&gt;17&lt;/ref-type&gt;&lt;contributors&gt;&lt;authors&gt;&lt;author&gt;Biggs, Quinn M&lt;/author&gt;&lt;author&gt;Fullerton, Carol S&lt;/author&gt;&lt;author&gt;Reeves, James J&lt;/author&gt;&lt;author&gt;Grieger, Thomas A&lt;/author&gt;&lt;author&gt;Reissman, Dori&lt;/author&gt;&lt;author&gt;Ursano, Robert J&lt;/author&gt;&lt;/authors&gt;&lt;/contributors&gt;&lt;titles&gt;&lt;title&gt;Acute stress disorder, depression, and tobacco use in disaster workers following 9/11&lt;/title&gt;&lt;secondary-title&gt;American Journal of Orthopsychiatry&lt;/secondary-title&gt;&lt;/titles&gt;&lt;periodical&gt;&lt;full-title&gt;American Journal of Orthopsychiatry&lt;/full-title&gt;&lt;/periodical&gt;&lt;pages&gt;586-592&lt;/pages&gt;&lt;volume&gt;80&lt;/volume&gt;&lt;number&gt;4&lt;/number&gt;&lt;dates&gt;&lt;year&gt;2010&lt;/year&gt;&lt;/dates&gt;&lt;isbn&gt;0002-9432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48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2-3weeks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90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22:68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Undisclosed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35.6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Relief personnel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Depression (</w:t>
            </w:r>
            <w:r w:rsidRPr="00A03C83">
              <w:rPr>
                <w:i/>
              </w:rPr>
              <w:t>ZSRDS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Acute stress disorder (</w:t>
            </w:r>
            <w:r w:rsidRPr="00A03C83">
              <w:rPr>
                <w:i/>
              </w:rPr>
              <w:t>undisclosed, validated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eritraumatic dissociation (</w:t>
            </w:r>
            <w:r w:rsidRPr="00A03C83">
              <w:rPr>
                <w:i/>
              </w:rPr>
              <w:t>PDEQ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t>Age</w:t>
            </w:r>
            <w:r w:rsidRPr="00A03C83">
              <w:rPr>
                <w:bCs/>
              </w:rPr>
              <w:t>: younger associated with higher depression morbidity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Gender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t>Ethnicity</w:t>
            </w:r>
            <w:r w:rsidRPr="00A03C83">
              <w:rPr>
                <w:bCs/>
              </w:rPr>
              <w:t>: non-White associated with higher depression morbidity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Education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Marital status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t>History of trauma</w:t>
            </w:r>
            <w:r w:rsidRPr="00A03C83">
              <w:rPr>
                <w:bCs/>
              </w:rPr>
              <w:t>: associated with higher acute stress disorder morbidity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Having children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6.67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Boscarino et al., 2004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World Trade Centr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Boscarino&lt;/Author&gt;&lt;Year&gt;2004&lt;/Year&gt;&lt;RecNum&gt;30&lt;/RecNum&gt;&lt;DisplayText&gt;(60)&lt;/DisplayText&gt;&lt;record&gt;&lt;rec-number&gt;30&lt;/rec-number&gt;&lt;foreign-keys&gt;&lt;key app="EN" db-id="r9ves9td602vfzewawzxvevweferzadz52pz" timestamp="1539593941"&gt;30&lt;/key&gt;&lt;/foreign-keys&gt;&lt;ref-type name="Journal Article"&gt;17&lt;/ref-type&gt;&lt;contributors&gt;&lt;authors&gt;&lt;author&gt;Boscarino, Joseph A&lt;/author&gt;&lt;author&gt;Figley, Charles R&lt;/author&gt;&lt;author&gt;Adams, Richard E&lt;/author&gt;&lt;/authors&gt;&lt;/contributors&gt;&lt;titles&gt;&lt;title&gt;Compassion fatigue following the September 11 terrorist attacks: A study of secondary trauma among New York City social workers&lt;/title&gt;&lt;secondary-title&gt;International journal of emergency mental health&lt;/secondary-title&gt;&lt;/titles&gt;&lt;periodical&gt;&lt;full-title&gt;International journal of emergency mental health&lt;/full-title&gt;&lt;/periodical&gt;&lt;pages&gt;57&lt;/pages&gt;&lt;volume&gt;6&lt;/volume&gt;&lt;number&gt;2&lt;/number&gt;&lt;dates&gt;&lt;year&gt;2004&lt;/year&gt;&lt;/dates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61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20months</w:t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236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182:47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&lt;49 to 60+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Secondary trauma (</w:t>
            </w:r>
            <w:r w:rsidRPr="00A03C83">
              <w:rPr>
                <w:i/>
              </w:rPr>
              <w:t>CFS-R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Burnout (</w:t>
            </w:r>
            <w:r w:rsidRPr="00A03C83">
              <w:rPr>
                <w:i/>
              </w:rPr>
              <w:t>CFS-R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Gender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Ethnicity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Marital status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History of trauma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0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Bowler et al., 2012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World Trade Centr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fldChar w:fldCharType="begin"/>
            </w:r>
            <w:r w:rsidRPr="00A03C83">
              <w:instrText xml:space="preserve"> ADDIN EN.CITE &lt;EndNote&gt;&lt;Cite&gt;&lt;Author&gt;Bowler&lt;/Author&gt;&lt;Year&gt;2012&lt;/Year&gt;&lt;RecNum&gt;31&lt;/RecNum&gt;&lt;DisplayText&gt;(42)&lt;/DisplayText&gt;&lt;record&gt;&lt;rec-number&gt;31&lt;/rec-number&gt;&lt;foreign-keys&gt;&lt;key app="EN" db-id="r9ves9td602vfzewawzxvevweferzadz52pz" timestamp="1539593996"&gt;31&lt;/key&gt;&lt;/foreign-keys&gt;&lt;ref-type name="Journal Article"&gt;17&lt;/ref-type&gt;&lt;contributors&gt;&lt;authors&gt;&lt;author&gt;Bowler, Rosemarie M&lt;/author&gt;&lt;author&gt;Harris, Matthew&lt;/author&gt;&lt;author&gt;Li, Jiehui&lt;/author&gt;&lt;author&gt;Gocheva, Vihra&lt;/author&gt;&lt;author&gt;Stellman, Steven D&lt;/author&gt;&lt;author&gt;Wilson, Katherine&lt;/author&gt;&lt;author&gt;Alper, Howard&lt;/author&gt;&lt;author&gt;Schwarzer, Ralf&lt;/author&gt;&lt;author&gt;Cone, James E&lt;/author&gt;&lt;/authors&gt;&lt;/contributors&gt;&lt;titles&gt;&lt;title&gt;Longitudinal mental health impact among police responders to the 9/11 terrorist attack&lt;/title&gt;&lt;secondary-title&gt;American journal of industrial medicine&lt;/secondary-title&gt;&lt;/titles&gt;&lt;periodical&gt;&lt;full-title&gt;American journal of industrial medicine&lt;/full-title&gt;&lt;/periodical&gt;&lt;pages&gt;297-312&lt;/pages&gt;&lt;volume&gt;55&lt;/volume&gt;&lt;number&gt;4&lt;/number&gt;&lt;dates&gt;&lt;year&gt;2012&lt;/year&gt;&lt;/dates&gt;&lt;isbn&gt;0271-3586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43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Cross-sectional, 2 wav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2-3years, 5-6years</w:t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2,940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413:</w:t>
            </w:r>
            <w:r w:rsidRPr="00A03C83">
              <w:t>2,527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</w:rPr>
              <w:t>PCL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sychological distress (</w:t>
            </w:r>
            <w:r w:rsidRPr="00A03C83">
              <w:rPr>
                <w:i/>
              </w:rPr>
              <w:t>KPDS; PDI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t>Age</w:t>
            </w:r>
            <w:r w:rsidRPr="00A03C83">
              <w:rPr>
                <w:bCs/>
              </w:rPr>
              <w:t xml:space="preserve">: older associated with higher PTSD morbidity 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lastRenderedPageBreak/>
              <w:t>Gender</w:t>
            </w:r>
            <w:r w:rsidRPr="00A03C83">
              <w:rPr>
                <w:bCs/>
              </w:rPr>
              <w:t xml:space="preserve">: </w:t>
            </w:r>
            <w:r>
              <w:rPr>
                <w:bCs/>
              </w:rPr>
              <w:t>women</w:t>
            </w:r>
            <w:r w:rsidRPr="00A03C83">
              <w:rPr>
                <w:bCs/>
              </w:rPr>
              <w:t xml:space="preserve"> associated with higher PTSD morbidity and higher rates of psychological distress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Ethnicity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Income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86.67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Bowler et al., 2010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World Trade Centr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Bowler&lt;/Author&gt;&lt;Year&gt;2010&lt;/Year&gt;&lt;RecNum&gt;32&lt;/RecNum&gt;&lt;DisplayText&gt;(48)&lt;/DisplayText&gt;&lt;record&gt;&lt;rec-number&gt;32&lt;/rec-number&gt;&lt;foreign-keys&gt;&lt;key app="EN" db-id="r9ves9td602vfzewawzxvevweferzadz52pz" timestamp="1539594008"&gt;32&lt;/key&gt;&lt;/foreign-keys&gt;&lt;ref-type name="Journal Article"&gt;17&lt;/ref-type&gt;&lt;contributors&gt;&lt;authors&gt;&lt;author&gt;Bowler, Rosemarie M&lt;/author&gt;&lt;author&gt;Han, Hui&lt;/author&gt;&lt;author&gt;Gocheva, Vihra&lt;/author&gt;&lt;author&gt;Nakagawa, Sanae&lt;/author&gt;&lt;author&gt;Alper, Howard&lt;/author&gt;&lt;author&gt;DiGrande, Laura&lt;/author&gt;&lt;author&gt;Cone, James E&lt;/author&gt;&lt;/authors&gt;&lt;/contributors&gt;&lt;titles&gt;&lt;title&gt;Gender differences in probable posttraumatic stress disorder among police responders to the 2001 World Trade Center terrorist attack&lt;/title&gt;&lt;secondary-title&gt;American journal of industrial medicine&lt;/secondary-title&gt;&lt;/titles&gt;&lt;periodical&gt;&lt;full-title&gt;American journal of industrial medicine&lt;/full-title&gt;&lt;/periodical&gt;&lt;pages&gt;1186-1196&lt;/pages&gt;&lt;volume&gt;53&lt;/volume&gt;&lt;number&gt;12&lt;/number&gt;&lt;dates&gt;&lt;year&gt;2010&lt;/year&gt;&lt;/dates&gt;&lt;isbn&gt;0271-3586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49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2-3years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4,017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582:3,435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18 to 65+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25 to 44 </w:t>
            </w:r>
          </w:p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  <w:r w:rsidRPr="00A03C83">
              <w:t>Police working as disaster work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  <w:iCs/>
              </w:rPr>
              <w:t>PCL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Age</w:t>
            </w:r>
            <w:r w:rsidRPr="00A03C83">
              <w:t xml:space="preserve">: for both sexes, older associated with higher PTSD morbidity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Gender</w:t>
            </w:r>
            <w:r w:rsidRPr="00A03C83">
              <w:t xml:space="preserve">: </w:t>
            </w:r>
            <w:r>
              <w:t>women</w:t>
            </w:r>
            <w:r w:rsidRPr="00A03C83">
              <w:t xml:space="preserve"> associated with higher PTSD morbidity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Ethnicity</w:t>
            </w:r>
            <w:r w:rsidRPr="00A03C83">
              <w:t xml:space="preserve">: for </w:t>
            </w:r>
            <w:r>
              <w:t>men</w:t>
            </w:r>
            <w:r w:rsidRPr="00A03C83">
              <w:t xml:space="preserve">, Hispanic, Asian or multi-racial ethnicities, compared to White ethnicity, associated with higher PTSD morbidity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Education</w:t>
            </w:r>
            <w:r w:rsidRPr="00A03C83">
              <w:t xml:space="preserve">: for </w:t>
            </w:r>
            <w:r>
              <w:t>women</w:t>
            </w:r>
            <w:r w:rsidRPr="00A03C83">
              <w:t xml:space="preserve">, &lt; college degree associated with higher PTSD morbidity 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100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Brown et al., 2002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olitical violenc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Northern Irelan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Brown&lt;/Author&gt;&lt;Year&gt;2002&lt;/Year&gt;&lt;RecNum&gt;33&lt;/RecNum&gt;&lt;DisplayText&gt;(79)&lt;/DisplayText&gt;&lt;record&gt;&lt;rec-number&gt;33&lt;/rec-number&gt;&lt;foreign-keys&gt;&lt;key app="EN" db-id="r9ves9td602vfzewawzxvevweferzadz52pz" timestamp="1539594030"&gt;33&lt;/key&gt;&lt;/foreign-keys&gt;&lt;ref-type name="Journal Article"&gt;17&lt;/ref-type&gt;&lt;contributors&gt;&lt;authors&gt;&lt;author&gt;Brown, Jill&lt;/author&gt;&lt;author&gt;Mulhern, Gerry&lt;/author&gt;&lt;author&gt;Joseph, Stephen&lt;/author&gt;&lt;/authors&gt;&lt;/contributors&gt;&lt;titles&gt;&lt;title&gt;Incident-related stressors, locus of control, coping, and psychological distress among firefighters in Northern Ireland&lt;/title&gt;&lt;secondary-title&gt;Journal of traumatic stress&lt;/secondary-title&gt;&lt;/titles&gt;&lt;periodical&gt;&lt;full-title&gt;Journal of traumatic stress&lt;/full-title&gt;&lt;/periodical&gt;&lt;pages&gt;161-168&lt;/pages&gt;&lt;volume&gt;15&lt;/volume&gt;&lt;number&gt;2&lt;/number&gt;&lt;dates&gt;&lt;year&gt;2002&lt;/year&gt;&lt;/dates&gt;&lt;isbn&gt;0894-9867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80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During event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300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62:248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35.82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18 to 60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Firefight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sychological distress (</w:t>
            </w:r>
            <w:r w:rsidRPr="00A03C83">
              <w:rPr>
                <w:i/>
              </w:rPr>
              <w:t>GHQ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t xml:space="preserve">Locus of control </w:t>
            </w:r>
            <w:r w:rsidRPr="00A03C83">
              <w:rPr>
                <w:bCs/>
              </w:rPr>
              <w:t>(</w:t>
            </w:r>
            <w:r w:rsidRPr="00A03C83">
              <w:rPr>
                <w:bCs/>
                <w:i/>
              </w:rPr>
              <w:t>LOC</w:t>
            </w:r>
            <w:r w:rsidRPr="00A03C83">
              <w:rPr>
                <w:bCs/>
              </w:rPr>
              <w:t>): external locus of control associated with higher rates of psychological distress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0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hang et al., 2008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Chi-Chi earthquak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Taiwan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Chang&lt;/Author&gt;&lt;Year&gt;2008&lt;/Year&gt;&lt;RecNum&gt;34&lt;/RecNum&gt;&lt;DisplayText&gt;(49)&lt;/DisplayText&gt;&lt;record&gt;&lt;rec-number&gt;34&lt;/rec-number&gt;&lt;foreign-keys&gt;&lt;key app="EN" db-id="r9ves9td602vfzewawzxvevweferzadz52pz" timestamp="1539594067"&gt;34&lt;/key&gt;&lt;/foreign-keys&gt;&lt;ref-type name="Journal Article"&gt;17&lt;/ref-type&gt;&lt;contributors&gt;&lt;authors&gt;&lt;author&gt;Chang, Chia-Ming&lt;/author&gt;&lt;author&gt;Lee, Li-Ching&lt;/author&gt;&lt;author&gt;Connor, Kathryn M&lt;/author&gt;&lt;author&gt;Davidson, Jonathan RT&lt;/author&gt;&lt;author&gt;Lai, Te-Jen&lt;/author&gt;&lt;/authors&gt;&lt;/contributors&gt;&lt;titles&gt;&lt;title&gt;Modification effects of coping on post-traumatic morbidity among earthquake rescuers&lt;/title&gt;&lt;secondary-title&gt;Psychiatry research&lt;/secondary-title&gt;&lt;/titles&gt;&lt;periodical&gt;&lt;full-title&gt;Psychiatry Research&lt;/full-title&gt;&lt;/periodical&gt;&lt;pages&gt;164-171&lt;/pages&gt;&lt;volume&gt;158&lt;/volume&gt;&lt;number&gt;2&lt;/number&gt;&lt;dates&gt;&lt;year&gt;2008&lt;/year&gt;&lt;/dates&gt;&lt;isbn&gt;0165-1781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50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 xml:space="preserve">2-5months 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lastRenderedPageBreak/>
              <w:t>n</w:t>
            </w:r>
            <w:r w:rsidRPr="00A03C83">
              <w:t>=193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0:193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22 to 57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33.7</w:t>
            </w:r>
          </w:p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  <w:r w:rsidRPr="00A03C83">
              <w:t>Firefighters as disaster workers and body handl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tabs>
                <w:tab w:val="left" w:pos="2280"/>
              </w:tabs>
              <w:spacing w:line="276" w:lineRule="auto"/>
            </w:pPr>
            <w:r w:rsidRPr="00A03C83">
              <w:lastRenderedPageBreak/>
              <w:t>PTSD (</w:t>
            </w:r>
            <w:r w:rsidRPr="00A03C83">
              <w:rPr>
                <w:i/>
                <w:iCs/>
              </w:rPr>
              <w:t>IES</w:t>
            </w:r>
            <w:r w:rsidRPr="00A03C83">
              <w:t>)</w:t>
            </w:r>
          </w:p>
          <w:p w:rsidR="00243E17" w:rsidRPr="00A03C83" w:rsidRDefault="00243E17" w:rsidP="00E742BA">
            <w:pPr>
              <w:tabs>
                <w:tab w:val="left" w:pos="2280"/>
              </w:tabs>
              <w:spacing w:line="276" w:lineRule="auto"/>
            </w:pPr>
            <w:r w:rsidRPr="00A03C83">
              <w:lastRenderedPageBreak/>
              <w:t>Psychological morbidity (</w:t>
            </w:r>
            <w:r w:rsidRPr="00A03C83">
              <w:rPr>
                <w:i/>
                <w:iCs/>
              </w:rPr>
              <w:t>CHQ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lastRenderedPageBreak/>
              <w:t>Age</w:t>
            </w:r>
            <w:r w:rsidRPr="00A03C83">
              <w:t xml:space="preserve">: being older associated with higher PTSD and psychological morbidity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Marital statu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Experience as a disaster relief worker</w:t>
            </w:r>
            <w:r w:rsidRPr="00A03C83">
              <w:t xml:space="preserve">: &gt;3 years associated with higher rates of PTSD and higher psychological morbidity </w:t>
            </w:r>
          </w:p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/>
                <w:bCs/>
              </w:rPr>
              <w:t>Coping style</w:t>
            </w:r>
            <w:r w:rsidRPr="00A03C83">
              <w:t xml:space="preserve"> (</w:t>
            </w:r>
            <w:r w:rsidRPr="00A03C83">
              <w:rPr>
                <w:i/>
                <w:iCs/>
              </w:rPr>
              <w:t>WCQ</w:t>
            </w:r>
            <w:r w:rsidRPr="00A03C83">
              <w:t>): confrontive coping, distancing, seeking social support, accepting responsibility,</w:t>
            </w:r>
            <w:r w:rsidRPr="00A03C83">
              <w:rPr>
                <w:i/>
                <w:iCs/>
              </w:rPr>
              <w:t xml:space="preserve"> </w:t>
            </w:r>
            <w:r w:rsidRPr="00A03C83">
              <w:t>escape-avoidance,</w:t>
            </w:r>
            <w:r w:rsidRPr="00A03C83">
              <w:rPr>
                <w:i/>
                <w:iCs/>
              </w:rPr>
              <w:t xml:space="preserve"> </w:t>
            </w:r>
            <w:r w:rsidRPr="00A03C83">
              <w:t xml:space="preserve">planned problem solving, positive reappraisal associated with lower psychological morbidity 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86.67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Chang et al., 2003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Chi-Chi earthquak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Taiwan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Chang&lt;/Author&gt;&lt;Year&gt;2003&lt;/Year&gt;&lt;RecNum&gt;77&lt;/RecNum&gt;&lt;DisplayText&gt;(7)&lt;/DisplayText&gt;&lt;record&gt;&lt;rec-number&gt;77&lt;/rec-number&gt;&lt;foreign-keys&gt;&lt;key app="EN" db-id="r9ves9td602vfzewawzxvevweferzadz52pz" timestamp="1540369100"&gt;77&lt;/key&gt;&lt;/foreign-keys&gt;&lt;ref-type name="Journal Article"&gt;17&lt;/ref-type&gt;&lt;contributors&gt;&lt;authors&gt;&lt;author&gt;Chang, Chia-Ming&lt;/author&gt;&lt;author&gt;Lee, Li-Ching&lt;/author&gt;&lt;author&gt;Connor, Kathryn M&lt;/author&gt;&lt;author&gt;Davidson, Jonathan RT&lt;/author&gt;&lt;author&gt;Jeffries, Keith&lt;/author&gt;&lt;author&gt;Lai, Te-Jen&lt;/author&gt;&lt;/authors&gt;&lt;/contributors&gt;&lt;titles&gt;&lt;title&gt;Posttraumatic distress and coping strategies among rescue workers after an earthquake&lt;/title&gt;&lt;secondary-title&gt;The Journal of nervous and mental disease&lt;/secondary-title&gt;&lt;/titles&gt;&lt;periodical&gt;&lt;full-title&gt;The Journal of nervous and mental disease&lt;/full-title&gt;&lt;/periodical&gt;&lt;pages&gt;391-398&lt;/pages&gt;&lt;volume&gt;191&lt;/volume&gt;&lt;number&gt;6&lt;/number&gt;&lt;dates&gt;&lt;year&gt;2003&lt;/year&gt;&lt;/dates&gt;&lt;isbn&gt;0022-3018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7)</w:t>
            </w:r>
            <w:r w:rsidRPr="00A03C83">
              <w:fldChar w:fldCharType="end"/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5months 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84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0:84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20 to 56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27.6 </w:t>
            </w:r>
            <w:r w:rsidRPr="00A03C83">
              <w:sym w:font="Symbol" w:char="F0B1"/>
            </w:r>
            <w:r w:rsidRPr="00A03C83">
              <w:t xml:space="preserve"> 7.9</w:t>
            </w:r>
          </w:p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  <w:r w:rsidRPr="00A03C83">
              <w:t>Firefighters working as disaster workers in relief and body handling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  <w:iCs/>
              </w:rPr>
              <w:t>IES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sychological morbidity (</w:t>
            </w:r>
            <w:r w:rsidRPr="00A03C83">
              <w:rPr>
                <w:i/>
                <w:iCs/>
              </w:rPr>
              <w:t>CHQ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Age</w:t>
            </w:r>
            <w:r w:rsidRPr="00A03C83">
              <w:t>:</w:t>
            </w:r>
            <w:r w:rsidRPr="0088147C">
              <w:rPr>
                <w:rFonts w:eastAsia="Arial Unicode MS"/>
              </w:rPr>
              <w:t xml:space="preserve"> older associated with higher rates of PTSD and psychological morbidity</w:t>
            </w:r>
          </w:p>
          <w:p w:rsidR="00243E17" w:rsidRPr="0088147C" w:rsidRDefault="00243E17" w:rsidP="00E742BA">
            <w:pPr>
              <w:spacing w:line="276" w:lineRule="auto"/>
              <w:rPr>
                <w:rFonts w:eastAsia="Arial Unicode MS"/>
              </w:rPr>
            </w:pPr>
            <w:r w:rsidRPr="00A03C83">
              <w:rPr>
                <w:b/>
                <w:bCs/>
              </w:rPr>
              <w:t>Marital status</w:t>
            </w:r>
            <w:r w:rsidRPr="00A03C83">
              <w:t xml:space="preserve">: </w:t>
            </w:r>
            <w:r w:rsidRPr="0088147C">
              <w:rPr>
                <w:rFonts w:eastAsia="Arial Unicode MS"/>
              </w:rPr>
              <w:t xml:space="preserve">married associated with higher psychiatric morbidity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Experience as a disaster relief worker</w:t>
            </w:r>
            <w:r w:rsidRPr="00A03C83">
              <w:t xml:space="preserve">: &gt;3 years associated with higher rates of PTSD and higher psychological morbidity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 xml:space="preserve">Coping style </w:t>
            </w:r>
            <w:r w:rsidRPr="00A03C83">
              <w:t>(</w:t>
            </w:r>
            <w:r w:rsidRPr="00A03C83">
              <w:rPr>
                <w:i/>
                <w:iCs/>
              </w:rPr>
              <w:t>WCQ</w:t>
            </w:r>
            <w:r w:rsidRPr="00A03C83">
              <w:t>):  distancing, escape-avoidance associated with higher rates of PTSD and positive reappraisal associated with lower rates of PTSD; confrontive coping associated with higher psychological morbidity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9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Creamer &amp; Liddle, 2005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World Trade Centr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Creamer&lt;/Author&gt;&lt;Year&gt;2005&lt;/Year&gt;&lt;RecNum&gt;35&lt;/RecNum&gt;&lt;DisplayText&gt;(25)&lt;/DisplayText&gt;&lt;record&gt;&lt;rec-number&gt;35&lt;/rec-number&gt;&lt;foreign-keys&gt;&lt;key app="EN" db-id="r9ves9td602vfzewawzxvevweferzadz52pz" timestamp="1539594122"&gt;35&lt;/key&gt;&lt;/foreign-keys&gt;&lt;ref-type name="Journal Article"&gt;17&lt;/ref-type&gt;&lt;contributors&gt;&lt;authors&gt;&lt;author&gt;Creamer, Terri Lynn&lt;/author&gt;&lt;author&gt;Liddle, Becky J&lt;/author&gt;&lt;/authors&gt;&lt;/contributors&gt;&lt;titles&gt;&lt;title&gt;Secondary traumatic stress among disaster mental health workers responding to the September 11 attacks&lt;/title&gt;&lt;secondary-title&gt;Journal of Traumatic Stress: Official Publication of The International Society for Traumatic Stress Studies&lt;/secondary-title&gt;&lt;/titles&gt;&lt;periodical&gt;&lt;full-title&gt;Journal of Traumatic Stress: Official Publication of The International Society for Traumatic Stress Studies&lt;/full-title&gt;&lt;/periodical&gt;&lt;pages&gt;89-96&lt;/pages&gt;&lt;volume&gt;18&lt;/volume&gt;&lt;number&gt;1&lt;/number&gt;&lt;dates&gt;&lt;year&gt;2005&lt;/year&gt;&lt;/dates&gt;&lt;isbn&gt;0894-9867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26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Cross-sectional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3-5months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80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50:30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27 to 77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50</w:t>
            </w:r>
          </w:p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  <w:r w:rsidRPr="00A03C83">
              <w:rPr>
                <w:iCs/>
              </w:rPr>
              <w:t>Disaster mental health work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tabs>
                <w:tab w:val="left" w:pos="2280"/>
              </w:tabs>
              <w:spacing w:line="276" w:lineRule="auto"/>
            </w:pPr>
            <w:r w:rsidRPr="00A03C83">
              <w:t>Secondary traumatic stress (</w:t>
            </w:r>
            <w:r w:rsidRPr="00A03C83">
              <w:rPr>
                <w:i/>
              </w:rPr>
              <w:t>IES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Age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Gender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 xml:space="preserve">Education 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Marital status</w:t>
            </w:r>
          </w:p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Cs/>
              </w:rPr>
              <w:t>History of trauma</w:t>
            </w:r>
            <w:r w:rsidRPr="00A03C83">
              <w:rPr>
                <w:b/>
                <w:bCs/>
              </w:rPr>
              <w:t xml:space="preserve"> </w:t>
            </w:r>
            <w:r w:rsidRPr="00A03C83">
              <w:rPr>
                <w:bCs/>
              </w:rPr>
              <w:t>(</w:t>
            </w:r>
            <w:r w:rsidRPr="00A03C83">
              <w:rPr>
                <w:bCs/>
                <w:i/>
              </w:rPr>
              <w:t>LEC</w:t>
            </w:r>
            <w:r w:rsidRPr="00A03C83">
              <w:rPr>
                <w:bCs/>
              </w:rPr>
              <w:t>)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6.67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ukor et al., 2011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World Trade Centr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Cukor&lt;/Author&gt;&lt;Year&gt;2011&lt;/Year&gt;&lt;RecNum&gt;36&lt;/RecNum&gt;&lt;DisplayText&gt;(65)&lt;/DisplayText&gt;&lt;record&gt;&lt;rec-number&gt;36&lt;/rec-number&gt;&lt;foreign-keys&gt;&lt;key app="EN" db-id="r9ves9td602vfzewawzxvevweferzadz52pz" timestamp="1539594148"&gt;36&lt;/key&gt;&lt;/foreign-keys&gt;&lt;ref-type name="Journal Article"&gt;17&lt;/ref-type&gt;&lt;contributors&gt;&lt;authors&gt;&lt;author&gt;Cukor, Judith&lt;/author&gt;&lt;author&gt;Wyka, Katarzyna&lt;/author&gt;&lt;author&gt;Jayasinghe, Nimali&lt;/author&gt;&lt;author&gt;Weathers, Frank&lt;/author&gt;&lt;author&gt;Giosan, Cezar&lt;/author&gt;&lt;author&gt;Leck, Pamela&lt;/author&gt;&lt;author&gt;Roberts, Jennifer&lt;/author&gt;&lt;author&gt;Spielman, Lisa&lt;/author&gt;&lt;author&gt;Crane, Michael&lt;/author&gt;&lt;author&gt;Difede, JoAnn&lt;/author&gt;&lt;/authors&gt;&lt;/contributors&gt;&lt;titles&gt;&lt;title&gt;Prevalence and predictors of posttraumatic stress symptoms in utility workers deployed to the World Trade Center following the attacks of September 11, 2001&lt;/title&gt;&lt;secondary-title&gt;Depression and anxiety&lt;/secondary-title&gt;&lt;/titles&gt;&lt;periodical&gt;&lt;full-title&gt;Depression and anxiety&lt;/full-title&gt;&lt;/periodical&gt;&lt;pages&gt;210-217&lt;/pages&gt;&lt;volume&gt;28&lt;/volume&gt;&lt;number&gt;3&lt;/number&gt;&lt;dates&gt;&lt;year&gt;2011&lt;/year&gt;&lt;/dates&gt;&lt;isbn&gt;1091-4269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66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10-34months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2,960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92:2868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45.2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t>Utility workers working as non-relief disaster relief and recovery work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  <w:iCs/>
              </w:rPr>
              <w:t>CAPS; PCL</w:t>
            </w:r>
            <w:r w:rsidRPr="00A03C83">
              <w:t xml:space="preserve">; </w:t>
            </w:r>
            <w:r w:rsidRPr="00A03C83">
              <w:rPr>
                <w:i/>
                <w:iCs/>
              </w:rPr>
              <w:t>SCID; BSI; BDI-II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Age</w:t>
            </w:r>
            <w:r w:rsidRPr="00A03C83">
              <w:t>: associated with PTSD morbidity, direction undisclos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Gender</w:t>
            </w:r>
            <w:r w:rsidRPr="00A03C83">
              <w:t>: associated with PTSD morbidity, direction undisclos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History of mental illness</w:t>
            </w:r>
            <w:r w:rsidRPr="00A03C83">
              <w:t xml:space="preserve">: associated with higher PTSD morbidity 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t>History of trauma</w:t>
            </w:r>
            <w:r w:rsidRPr="00A03C83">
              <w:t>: associated with higher PTSD morbidity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0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Dobashi et al., 2014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Earthquak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Japan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Dobashi&lt;/Author&gt;&lt;Year&gt;2014&lt;/Year&gt;&lt;RecNum&gt;37&lt;/RecNum&gt;&lt;DisplayText&gt;(26)&lt;/DisplayText&gt;&lt;record&gt;&lt;rec-number&gt;37&lt;/rec-number&gt;&lt;foreign-keys&gt;&lt;key app="EN" db-id="r9ves9td602vfzewawzxvevweferzadz52pz" timestamp="1539594183"&gt;37&lt;/key&gt;&lt;/foreign-keys&gt;&lt;ref-type name="Journal Article"&gt;17&lt;/ref-type&gt;&lt;contributors&gt;&lt;authors&gt;&lt;author&gt;Dobashi, Kosuke&lt;/author&gt;&lt;author&gt;Nagamine, Masanori&lt;/author&gt;&lt;author&gt;Shigemura, Jun&lt;/author&gt;&lt;author&gt;Tsunoda, Tomoya&lt;/author&gt;&lt;author&gt;Shimizu, Kunio&lt;/author&gt;&lt;author&gt;Yoshino, Aihide&lt;/author&gt;&lt;author&gt;Nomura, Soichiro&lt;/author&gt;&lt;/authors&gt;&lt;/contributors&gt;&lt;titles&gt;&lt;title&gt;Psychological effects of disaster relief activities on Japan ground self-defense force personnel following the 2011 great east Japan earthquake&lt;/title&gt;&lt;secondary-title&gt;Psychiatry: Interpersonal and Biological Processes&lt;/secondary-title&gt;&lt;/titles&gt;&lt;periodical&gt;&lt;full-title&gt;Psychiatry: Interpersonal and Biological Processes&lt;/full-title&gt;&lt;/periodical&gt;&lt;pages&gt;190-198&lt;/pages&gt;&lt;volume&gt;77&lt;/volume&gt;&lt;number&gt;2&lt;/number&gt;&lt;dates&gt;&lt;year&gt;2014&lt;/year&gt;&lt;/dates&gt;&lt;isbn&gt;0033-2747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27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Cross-sectional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1month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605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6:599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19 to 50+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19-29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Cs/>
              </w:rPr>
              <w:t>Japan ground self-defence force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</w:rPr>
              <w:t>IES-R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sychological distress/morbidity (</w:t>
            </w:r>
            <w:r w:rsidRPr="00A03C83">
              <w:rPr>
                <w:i/>
              </w:rPr>
              <w:t>KPDS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t>Age</w:t>
            </w:r>
            <w:r w:rsidRPr="00A03C83">
              <w:rPr>
                <w:bCs/>
              </w:rPr>
              <w:t>: younger associated with higher psychological morbidity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Gender</w:t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9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Dougall et al., 2000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Aviation disaster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Dougall&lt;/Author&gt;&lt;Year&gt;2000&lt;/Year&gt;&lt;RecNum&gt;38&lt;/RecNum&gt;&lt;DisplayText&gt;(69)&lt;/DisplayText&gt;&lt;record&gt;&lt;rec-number&gt;38&lt;/rec-number&gt;&lt;foreign-keys&gt;&lt;key app="EN" db-id="r9ves9td602vfzewawzxvevweferzadz52pz" timestamp="1539594216"&gt;38&lt;/key&gt;&lt;/foreign-keys&gt;&lt;ref-type name="Journal Article"&gt;17&lt;/ref-type&gt;&lt;contributors&gt;&lt;authors&gt;&lt;author&gt;Dougall, Angela Liegey&lt;/author&gt;&lt;author&gt;Herberman, Holly B&lt;/author&gt;&lt;author&gt;Delahanty, Douglas L&lt;/author&gt;&lt;author&gt;Inslicht, Sabra S&lt;/author&gt;&lt;author&gt;Baum, Andrew&lt;/author&gt;&lt;/authors&gt;&lt;/contributors&gt;&lt;titles&gt;&lt;title&gt;Similarity of prior trauma exposure as a determinant of chronic stress responding to an airline disaster&lt;/title&gt;&lt;secondary-title&gt;Journal of Consulting and Clinical Psychology&lt;/secondary-title&gt;&lt;/titles&gt;&lt;periodical&gt;&lt;full-title&gt;Journal of Consulting and Clinical Psychology&lt;/full-title&gt;&lt;/periodical&gt;&lt;pages&gt;290&lt;/pages&gt;&lt;volume&gt;68&lt;/volume&gt;&lt;number&gt;2&lt;/number&gt;&lt;dates&gt;&lt;year&gt;2000&lt;/year&gt;&lt;/dates&gt;&lt;isbn&gt;1939-2117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70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, 4 wav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1-2, 6, 9, 12months 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 xml:space="preserve">=108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38:70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20 to 68 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t xml:space="preserve">36 </w:t>
            </w:r>
            <w:r w:rsidRPr="00A03C83">
              <w:br/>
              <w:t>Volunteer healthcare workers; emergency medical technicians; radiologists; dental students; firefighters; USAir maintenance workers, flight attendants, administrative personnel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  <w:iCs/>
              </w:rPr>
              <w:t>ITQ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sychological distress (</w:t>
            </w:r>
            <w:r w:rsidRPr="00A03C83">
              <w:rPr>
                <w:i/>
                <w:iCs/>
              </w:rPr>
              <w:t>GSI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</w:p>
          <w:p w:rsidR="00243E17" w:rsidRPr="00A03C83" w:rsidRDefault="00243E17" w:rsidP="00E742BA">
            <w:pPr>
              <w:spacing w:line="276" w:lineRule="auto"/>
            </w:pP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/>
                <w:bCs/>
              </w:rPr>
              <w:t xml:space="preserve">History of trauma; </w:t>
            </w:r>
            <w:r w:rsidRPr="00A03C83">
              <w:t>similar and</w:t>
            </w:r>
            <w:r w:rsidRPr="00A03C83">
              <w:rPr>
                <w:b/>
                <w:bCs/>
              </w:rPr>
              <w:t xml:space="preserve"> dissimilar </w:t>
            </w:r>
            <w:r w:rsidRPr="00A03C83">
              <w:t>(</w:t>
            </w:r>
            <w:r w:rsidRPr="00A03C83">
              <w:rPr>
                <w:i/>
                <w:iCs/>
              </w:rPr>
              <w:t>THQ</w:t>
            </w:r>
            <w:r w:rsidRPr="00A03C83">
              <w:t>): associated with higher rates of PTSD and psychological distress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9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Dyregrov et al.,1996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Tour bus crash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Norway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Dyregrov&lt;/Author&gt;&lt;Year&gt;1996&lt;/Year&gt;&lt;RecNum&gt;40&lt;/RecNum&gt;&lt;DisplayText&gt;(70)&lt;/DisplayText&gt;&lt;record&gt;&lt;rec-number&gt;40&lt;/rec-number&gt;&lt;foreign-keys&gt;&lt;key app="EN" db-id="r9ves9td602vfzewawzxvevweferzadz52pz" timestamp="1539594263"&gt;40&lt;/key&gt;&lt;/foreign-keys&gt;&lt;ref-type name="Journal Article"&gt;17&lt;/ref-type&gt;&lt;contributors&gt;&lt;authors&gt;&lt;author&gt;Dyregrov, Atle&lt;/author&gt;&lt;author&gt;Kristoffersen, Jakob Inge&lt;/author&gt;&lt;author&gt;Gjestad, Rolf&lt;/author&gt;&lt;/authors&gt;&lt;/contributors&gt;&lt;titles&gt;&lt;title&gt;Voluntary and professional disaster‐workers: Similarities and differences in reactions&lt;/title&gt;&lt;secondary-title&gt;Journal of Traumatic Stress&lt;/secondary-title&gt;&lt;/titles&gt;&lt;periodical&gt;&lt;full-title&gt;Journal of traumatic stress&lt;/full-title&gt;&lt;/periodical&gt;&lt;pages&gt;541-555&lt;/pages&gt;&lt;volume&gt;9&lt;/volume&gt;&lt;number&gt;3&lt;/number&gt;&lt;dates&gt;&lt;year&gt;1996&lt;/year&gt;&lt;/dates&gt;&lt;isbn&gt;0894-9867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71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, 2 wav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1 to 13months 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43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Voluntary: 3:21</w:t>
            </w:r>
            <w:r w:rsidRPr="00A03C83">
              <w:br/>
              <w:t>Professional: 7:25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Voluntary: 24 to 56</w:t>
            </w:r>
            <w:r w:rsidRPr="00A03C83">
              <w:br/>
              <w:t>Professional: 23 to 61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Voluntary: 37.3</w:t>
            </w:r>
            <w:r w:rsidRPr="00A03C83">
              <w:br/>
              <w:t>Professional: 37.1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Voluntary helpers (</w:t>
            </w:r>
            <w:r w:rsidRPr="00A03C83">
              <w:rPr>
                <w:i/>
                <w:iCs/>
              </w:rPr>
              <w:t>n</w:t>
            </w:r>
            <w:r w:rsidRPr="00A03C83">
              <w:t>=24): Red Cross workers, voluntary fire brigade</w:t>
            </w:r>
            <w:r w:rsidRPr="00A03C83">
              <w:br/>
              <w:t>Professional helpers (</w:t>
            </w:r>
            <w:r w:rsidRPr="00A03C83">
              <w:rPr>
                <w:i/>
                <w:iCs/>
              </w:rPr>
              <w:t>n</w:t>
            </w:r>
            <w:r w:rsidRPr="00A03C83">
              <w:t>=32): police, fire relief personnel, health personnel</w:t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PTSD (</w:t>
            </w:r>
            <w:r w:rsidRPr="00A03C83">
              <w:rPr>
                <w:i/>
                <w:iCs/>
              </w:rPr>
              <w:t>IES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sychological distress (</w:t>
            </w:r>
            <w:r w:rsidRPr="00A03C83">
              <w:rPr>
                <w:i/>
                <w:iCs/>
              </w:rPr>
              <w:t>GHQ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Experience as a disaster relief worker</w:t>
            </w:r>
            <w:r w:rsidRPr="00A03C83">
              <w:t>: voluntary status with little experience associated with higher rates of PTSD-avoidance; professional status with much experience associated with lower rates of PTSD-avoidanc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Voluntary or professional status</w:t>
            </w:r>
            <w:r w:rsidRPr="00A03C83">
              <w:t xml:space="preserve">: at 1month, voluntary status associated with higher rates of PTSD; at 13months, voluntary status associated with higher PTSD-avoidance rates; at 13months, </w:t>
            </w:r>
            <w:r w:rsidRPr="00A03C83">
              <w:lastRenderedPageBreak/>
              <w:t>professional status associated with higher rates of psychological distress</w:t>
            </w:r>
          </w:p>
          <w:p w:rsidR="00243E17" w:rsidRPr="00A03C83" w:rsidRDefault="00243E17" w:rsidP="00E742BA">
            <w:pPr>
              <w:spacing w:line="276" w:lineRule="auto"/>
            </w:pPr>
          </w:p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7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Ehring et al., 2011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Major earthquak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Northern Pakistan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Ehring&lt;/Author&gt;&lt;Year&gt;2011&lt;/Year&gt;&lt;RecNum&gt;41&lt;/RecNum&gt;&lt;DisplayText&gt;(39)&lt;/DisplayText&gt;&lt;record&gt;&lt;rec-number&gt;41&lt;/rec-number&gt;&lt;foreign-keys&gt;&lt;key app="EN" db-id="r9ves9td602vfzewawzxvevweferzadz52pz" timestamp="1539594269"&gt;41&lt;/key&gt;&lt;/foreign-keys&gt;&lt;ref-type name="Journal Article"&gt;17&lt;/ref-type&gt;&lt;contributors&gt;&lt;authors&gt;&lt;author&gt;Ehring, Thomas&lt;/author&gt;&lt;author&gt;Razik, Saiqa&lt;/author&gt;&lt;author&gt;Emmelkamp, Paul MG&lt;/author&gt;&lt;/authors&gt;&lt;/contributors&gt;&lt;titles&gt;&lt;title&gt;Prevalence and predictors of posttraumatic stress disorder, anxiety, depression, and burnout in Pakistani earthquake recovery workers&lt;/title&gt;&lt;secondary-title&gt;Psychiatry research&lt;/secondary-title&gt;&lt;/titles&gt;&lt;periodical&gt;&lt;full-title&gt;Psychiatry Research&lt;/full-title&gt;&lt;/periodical&gt;&lt;pages&gt;161-166&lt;/pages&gt;&lt;volume&gt;185&lt;/volume&gt;&lt;number&gt;1-2&lt;/number&gt;&lt;dates&gt;&lt;year&gt;2011&lt;/year&gt;&lt;/dates&gt;&lt;isbn&gt;0165-1781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40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24months 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267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43:224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28.93</w:t>
            </w:r>
          </w:p>
          <w:p w:rsidR="00243E17" w:rsidRPr="00A03C83" w:rsidRDefault="00243E17" w:rsidP="00E742BA">
            <w:pPr>
              <w:spacing w:line="276" w:lineRule="auto"/>
            </w:pPr>
          </w:p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  <w:r w:rsidRPr="00A03C83">
              <w:t>Social organisers (n= 133); engineers and reconstruction workers (n= 80); coordinators and supervisors (</w:t>
            </w:r>
            <w:r w:rsidRPr="00A03C83">
              <w:rPr>
                <w:i/>
                <w:iCs/>
              </w:rPr>
              <w:t>n</w:t>
            </w:r>
            <w:r w:rsidRPr="00A03C83">
              <w:t>=46)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tabs>
                <w:tab w:val="left" w:pos="2280"/>
              </w:tabs>
              <w:spacing w:line="276" w:lineRule="auto"/>
            </w:pPr>
            <w:r w:rsidRPr="00A03C83">
              <w:t>PTSD (</w:t>
            </w:r>
            <w:r w:rsidRPr="00A03C83">
              <w:rPr>
                <w:i/>
                <w:iCs/>
              </w:rPr>
              <w:t>IES-R</w:t>
            </w:r>
            <w:r w:rsidRPr="00A03C83">
              <w:t>)</w:t>
            </w:r>
          </w:p>
          <w:p w:rsidR="00243E17" w:rsidRPr="00A03C83" w:rsidRDefault="00243E17" w:rsidP="00E742BA">
            <w:pPr>
              <w:tabs>
                <w:tab w:val="left" w:pos="2280"/>
              </w:tabs>
              <w:spacing w:line="276" w:lineRule="auto"/>
              <w:rPr>
                <w:i/>
                <w:iCs/>
              </w:rPr>
            </w:pPr>
            <w:r w:rsidRPr="00A03C83">
              <w:t>Depression and anxiety (</w:t>
            </w:r>
            <w:r w:rsidRPr="00A03C83">
              <w:rPr>
                <w:i/>
                <w:iCs/>
              </w:rPr>
              <w:t>PADQ</w:t>
            </w:r>
            <w:r w:rsidRPr="00A03C83">
              <w:t>)</w:t>
            </w:r>
            <w:r w:rsidRPr="00A03C83">
              <w:rPr>
                <w:i/>
                <w:iCs/>
              </w:rPr>
              <w:t xml:space="preserve"> </w:t>
            </w:r>
          </w:p>
          <w:p w:rsidR="00243E17" w:rsidRPr="00A03C83" w:rsidRDefault="00243E17" w:rsidP="00E742BA">
            <w:pPr>
              <w:tabs>
                <w:tab w:val="left" w:pos="2280"/>
              </w:tabs>
              <w:spacing w:line="276" w:lineRule="auto"/>
            </w:pPr>
            <w:r w:rsidRPr="00A03C83">
              <w:t>Somatic symptoms (</w:t>
            </w:r>
            <w:r w:rsidRPr="00A03C83">
              <w:rPr>
                <w:i/>
                <w:iCs/>
              </w:rPr>
              <w:t>BSI</w:t>
            </w:r>
            <w:r w:rsidRPr="00A03C83">
              <w:rPr>
                <w:i/>
                <w:iCs/>
                <w:vertAlign w:val="superscript"/>
              </w:rPr>
              <w:t>1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Burnout (</w:t>
            </w:r>
            <w:r w:rsidRPr="00A03C83">
              <w:rPr>
                <w:i/>
                <w:iCs/>
              </w:rPr>
              <w:t>MBI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Age</w:t>
            </w:r>
            <w:r w:rsidRPr="00A03C83">
              <w:t xml:space="preserve">: younger associated with higher depression and anxiety morbidity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Gender</w:t>
            </w:r>
            <w:r w:rsidRPr="00A03C83">
              <w:t xml:space="preserve">: </w:t>
            </w:r>
            <w:r>
              <w:t>women</w:t>
            </w:r>
            <w:r w:rsidRPr="00A03C83">
              <w:t xml:space="preserve"> associated with higher PTSD morbidity, anxiety, depression, and higher rates of somatic symptoms and burnout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Ethnicity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Education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Religious group </w:t>
            </w:r>
          </w:p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/>
                <w:bCs/>
              </w:rPr>
              <w:t xml:space="preserve">History of trauma </w:t>
            </w:r>
            <w:r w:rsidRPr="00A03C83">
              <w:t>(</w:t>
            </w:r>
            <w:r w:rsidRPr="00A03C83">
              <w:rPr>
                <w:i/>
                <w:iCs/>
              </w:rPr>
              <w:t>PTS</w:t>
            </w:r>
            <w:r w:rsidRPr="00A03C83">
              <w:t>): associated with higher PTSD morbidity, anxiety, depression, rates of burnout</w:t>
            </w:r>
            <w:r w:rsidRPr="00A03C83">
              <w:rPr>
                <w:b/>
                <w:bCs/>
              </w:rPr>
              <w:t xml:space="preserve"> </w:t>
            </w:r>
          </w:p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/>
                <w:bCs/>
              </w:rPr>
              <w:t>Having children</w:t>
            </w:r>
            <w:r w:rsidRPr="00A03C83">
              <w:t>: with children was associated with lower PTSD and depression morbidity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6.67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 xml:space="preserve">Epstein et al., 1998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Ramstein air disaster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Germany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Epstein&lt;/Author&gt;&lt;Year&gt;1998&lt;/Year&gt;&lt;RecNum&gt;42&lt;/RecNum&gt;&lt;DisplayText&gt;(55)&lt;/DisplayText&gt;&lt;record&gt;&lt;rec-number&gt;42&lt;/rec-number&gt;&lt;foreign-keys&gt;&lt;key app="EN" db-id="r9ves9td602vfzewawzxvevweferzadz52pz" timestamp="1539594306"&gt;42&lt;/key&gt;&lt;/foreign-keys&gt;&lt;ref-type name="Journal Article"&gt;17&lt;/ref-type&gt;&lt;contributors&gt;&lt;authors&gt;&lt;author&gt;Epstein, Richard S&lt;/author&gt;&lt;author&gt;Fullerton, Carol S&lt;/author&gt;&lt;author&gt;Ursano, Robert J&lt;/author&gt;&lt;/authors&gt;&lt;/contributors&gt;&lt;titles&gt;&lt;title&gt;Posttraumatic stress disorder following an air disaster: a prospective study&lt;/title&gt;&lt;secondary-title&gt;American Journal of Psychiatry&lt;/secondary-title&gt;&lt;/titles&gt;&lt;periodical&gt;&lt;full-title&gt;American Journal of Psychiatry&lt;/full-title&gt;&lt;/periodical&gt;&lt;pages&gt;934-938&lt;/pages&gt;&lt;volume&gt;155&lt;/volume&gt;&lt;number&gt;7&lt;/number&gt;&lt;dates&gt;&lt;year&gt;1998&lt;/year&gt;&lt;/dates&gt;&lt;isbn&gt;0002-953X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56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, 3 wav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6, 12, 18months </w:t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355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125:229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19 to 59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31.9</w:t>
            </w:r>
          </w:p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  <w:r w:rsidRPr="00A03C83">
              <w:t>Military medical health care work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  <w:iCs/>
              </w:rPr>
              <w:t>SC-90-R; IES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Age</w:t>
            </w:r>
            <w:r w:rsidRPr="00A03C83">
              <w:t xml:space="preserve">: at 6, 12, 18months, being younger was associated with higher PTSD morbidity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Gender</w:t>
            </w:r>
          </w:p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t>Ethnicity</w:t>
            </w:r>
            <w:r w:rsidRPr="00A03C83">
              <w:rPr>
                <w:b/>
                <w:bCs/>
              </w:rPr>
              <w:t xml:space="preserve"> </w:t>
            </w:r>
          </w:p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/>
                <w:bCs/>
              </w:rPr>
              <w:t>Education</w:t>
            </w:r>
            <w:r w:rsidRPr="00A03C83">
              <w:t>: at 6, 12, 18months, &lt; bachelor’s degree associated with higher PTSD morbidity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0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Ersland et al., 1989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“Alexander L. Kielland” oil rig disaster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Norway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Ersland&lt;/Author&gt;&lt;Year&gt;1989&lt;/Year&gt;&lt;RecNum&gt;43&lt;/RecNum&gt;&lt;DisplayText&gt;(71)&lt;/DisplayText&gt;&lt;record&gt;&lt;rec-number&gt;43&lt;/rec-number&gt;&lt;foreign-keys&gt;&lt;key app="EN" db-id="r9ves9td602vfzewawzxvevweferzadz52pz" timestamp="1539594328"&gt;43&lt;/key&gt;&lt;/foreign-keys&gt;&lt;ref-type name="Journal Article"&gt;17&lt;/ref-type&gt;&lt;contributors&gt;&lt;authors&gt;&lt;author&gt;Ersland, S&lt;/author&gt;&lt;author&gt;Weisæth, Lars&lt;/author&gt;&lt;author&gt;Sund, A&lt;/author&gt;&lt;/authors&gt;&lt;/contributors&gt;&lt;titles&gt;&lt;title&gt;The stress upon rescures involved in an oil rig disaster.“Alexander L. Kielland” 1980&lt;/title&gt;&lt;secondary-title&gt;Acta Psychiatrica Scandinavica&lt;/secondary-title&gt;&lt;/titles&gt;&lt;periodical&gt;&lt;full-title&gt;Acta Psychiatrica Scandinavica&lt;/full-title&gt;&lt;/periodical&gt;&lt;pages&gt;38-49&lt;/pages&gt;&lt;volume&gt;80&lt;/volume&gt;&lt;dates&gt;&lt;year&gt;1989&lt;/year&gt;&lt;/dates&gt;&lt;isbn&gt;0001-690X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72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9months 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134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Undisclosed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21 to 54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33</w:t>
            </w:r>
          </w:p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  <w:r w:rsidRPr="00A03C83">
              <w:t>Professional disaster workers (</w:t>
            </w:r>
            <w:r w:rsidRPr="00A03C83">
              <w:rPr>
                <w:i/>
                <w:iCs/>
              </w:rPr>
              <w:t>n</w:t>
            </w:r>
            <w:r w:rsidRPr="00A03C83">
              <w:t>=24) including police (</w:t>
            </w:r>
            <w:r w:rsidRPr="00A03C83">
              <w:rPr>
                <w:i/>
                <w:iCs/>
              </w:rPr>
              <w:t>n</w:t>
            </w:r>
            <w:r w:rsidRPr="00A03C83">
              <w:t>=12), aircraft crew (</w:t>
            </w:r>
            <w:r w:rsidRPr="00A03C83">
              <w:rPr>
                <w:i/>
                <w:iCs/>
              </w:rPr>
              <w:t>n</w:t>
            </w:r>
            <w:r w:rsidRPr="00A03C83">
              <w:t>=8), vessel crew members (</w:t>
            </w:r>
            <w:r w:rsidRPr="00A03C83">
              <w:rPr>
                <w:i/>
                <w:iCs/>
              </w:rPr>
              <w:t>n</w:t>
            </w:r>
            <w:r w:rsidRPr="00A03C83">
              <w:t>=2), divers (</w:t>
            </w:r>
            <w:r w:rsidRPr="00A03C83">
              <w:rPr>
                <w:i/>
                <w:iCs/>
              </w:rPr>
              <w:t>n</w:t>
            </w:r>
            <w:r w:rsidRPr="00A03C83">
              <w:t>=1), unclassified (</w:t>
            </w:r>
            <w:r w:rsidRPr="00A03C83">
              <w:rPr>
                <w:i/>
                <w:iCs/>
              </w:rPr>
              <w:t>n</w:t>
            </w:r>
            <w:r w:rsidRPr="00A03C83">
              <w:t xml:space="preserve">=1); </w:t>
            </w:r>
            <w:r w:rsidRPr="00A03C83">
              <w:br/>
              <w:t>Non-professional  disaster workers (</w:t>
            </w:r>
            <w:r w:rsidRPr="00A03C83">
              <w:rPr>
                <w:i/>
                <w:iCs/>
              </w:rPr>
              <w:t>n</w:t>
            </w:r>
            <w:r w:rsidRPr="00A03C83">
              <w:t>=101) including rig-workers (</w:t>
            </w:r>
            <w:r w:rsidRPr="00A03C83">
              <w:rPr>
                <w:i/>
                <w:iCs/>
              </w:rPr>
              <w:t>n</w:t>
            </w:r>
            <w:r w:rsidRPr="00A03C83">
              <w:t>=33), vessel crew (</w:t>
            </w:r>
            <w:r w:rsidRPr="00A03C83">
              <w:rPr>
                <w:i/>
                <w:iCs/>
              </w:rPr>
              <w:t>n</w:t>
            </w:r>
            <w:r w:rsidRPr="00A03C83">
              <w:t xml:space="preserve">=31), </w:t>
            </w:r>
            <w:r w:rsidRPr="00A03C83">
              <w:lastRenderedPageBreak/>
              <w:t>divers (</w:t>
            </w:r>
            <w:r w:rsidRPr="00A03C83">
              <w:rPr>
                <w:i/>
                <w:iCs/>
              </w:rPr>
              <w:t>n</w:t>
            </w:r>
            <w:r w:rsidRPr="00A03C83">
              <w:t>=13), nurses (</w:t>
            </w:r>
            <w:r w:rsidRPr="00A03C83">
              <w:rPr>
                <w:i/>
                <w:iCs/>
              </w:rPr>
              <w:t>n</w:t>
            </w:r>
            <w:r w:rsidRPr="00A03C83">
              <w:t>=10), catering (</w:t>
            </w:r>
            <w:r w:rsidRPr="00A03C83">
              <w:rPr>
                <w:i/>
                <w:iCs/>
              </w:rPr>
              <w:t>n</w:t>
            </w:r>
            <w:r w:rsidRPr="00A03C83">
              <w:t>=6), physicians (</w:t>
            </w:r>
            <w:r w:rsidRPr="00A03C83">
              <w:rPr>
                <w:i/>
                <w:iCs/>
              </w:rPr>
              <w:t>n</w:t>
            </w:r>
            <w:r w:rsidRPr="00A03C83">
              <w:t>=5), pilots (</w:t>
            </w:r>
            <w:r w:rsidRPr="00A03C83">
              <w:rPr>
                <w:i/>
                <w:iCs/>
              </w:rPr>
              <w:t>n</w:t>
            </w:r>
            <w:r w:rsidRPr="00A03C83">
              <w:t>=2), other (</w:t>
            </w:r>
            <w:r w:rsidRPr="00A03C83">
              <w:rPr>
                <w:i/>
                <w:iCs/>
              </w:rPr>
              <w:t>n</w:t>
            </w:r>
            <w:r w:rsidRPr="00A03C83">
              <w:t>=1);</w:t>
            </w:r>
            <w:r w:rsidRPr="00A03C83">
              <w:br/>
              <w:t>unclassified (</w:t>
            </w:r>
            <w:r w:rsidRPr="00A03C83">
              <w:rPr>
                <w:i/>
                <w:iCs/>
              </w:rPr>
              <w:t>n</w:t>
            </w:r>
            <w:r w:rsidRPr="00A03C83">
              <w:t>=9)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PTSD (</w:t>
            </w:r>
            <w:r w:rsidRPr="00A03C83">
              <w:rPr>
                <w:i/>
                <w:iCs/>
              </w:rPr>
              <w:t>IES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Experience as a disaster relief worker</w:t>
            </w:r>
            <w:r w:rsidRPr="00A03C83">
              <w:t>: having never worked, or having worked few times only, associated with higher rates of PTSD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0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Evans et al., 2009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World Trade Centr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Evans&lt;/Author&gt;&lt;Year&gt;2009&lt;/Year&gt;&lt;RecNum&gt;90&lt;/RecNum&gt;&lt;DisplayText&gt;(66)&lt;/DisplayText&gt;&lt;record&gt;&lt;rec-number&gt;90&lt;/rec-number&gt;&lt;foreign-keys&gt;&lt;key app="EN" db-id="r9ves9td602vfzewawzxvevweferzadz52pz" timestamp="1540373911"&gt;90&lt;/key&gt;&lt;/foreign-keys&gt;&lt;ref-type name="Journal Article"&gt;17&lt;/ref-type&gt;&lt;contributors&gt;&lt;authors&gt;&lt;author&gt;Evans, Susan&lt;/author&gt;&lt;author&gt;Patt, Ivy&lt;/author&gt;&lt;author&gt;Giosan, Cezar&lt;/author&gt;&lt;author&gt;Spielman, Lisa&lt;/author&gt;&lt;author&gt;Difede, JoAnn&lt;/author&gt;&lt;/authors&gt;&lt;/contributors&gt;&lt;titles&gt;&lt;title&gt;Disability and posttraumatic stress disorder in disaster relief workers responding to September 11, 2001 World Trade Center disaster&lt;/title&gt;&lt;secondary-title&gt;Journal of clinical psychology&lt;/secondary-title&gt;&lt;/titles&gt;&lt;periodical&gt;&lt;full-title&gt;Journal of clinical psychology&lt;/full-title&gt;&lt;/periodical&gt;&lt;pages&gt;684-694&lt;/pages&gt;&lt;volume&gt;65&lt;/volume&gt;&lt;number&gt;7&lt;/number&gt;&lt;dates&gt;&lt;year&gt;2009&lt;/year&gt;&lt;/dates&gt;&lt;isbn&gt;0021-9762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67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17-27months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842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41:801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Undisclosed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45.4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Cs/>
              </w:rPr>
              <w:t>Disaster relief work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tabs>
                <w:tab w:val="left" w:pos="2280"/>
              </w:tabs>
              <w:spacing w:line="276" w:lineRule="auto"/>
            </w:pPr>
            <w:r w:rsidRPr="00A03C83">
              <w:t>PTSD (</w:t>
            </w:r>
            <w:r w:rsidRPr="00A03C83">
              <w:rPr>
                <w:i/>
              </w:rPr>
              <w:t>CAPS</w:t>
            </w:r>
            <w:r w:rsidRPr="00A03C83">
              <w:t>)</w:t>
            </w:r>
          </w:p>
          <w:p w:rsidR="00243E17" w:rsidRPr="00A03C83" w:rsidRDefault="00243E17" w:rsidP="00E742BA">
            <w:pPr>
              <w:tabs>
                <w:tab w:val="left" w:pos="2280"/>
              </w:tabs>
              <w:spacing w:line="276" w:lineRule="auto"/>
            </w:pP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t xml:space="preserve">History of mental illness </w:t>
            </w:r>
            <w:r w:rsidRPr="00A03C83">
              <w:rPr>
                <w:bCs/>
              </w:rPr>
              <w:t>(</w:t>
            </w:r>
            <w:r w:rsidRPr="00A03C83">
              <w:rPr>
                <w:bCs/>
                <w:i/>
              </w:rPr>
              <w:t>SCI</w:t>
            </w:r>
            <w:r w:rsidRPr="00A03C83">
              <w:rPr>
                <w:bCs/>
              </w:rPr>
              <w:t>): associated with higher PTSD morbidity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 xml:space="preserve">History of trauma </w:t>
            </w:r>
            <w:r w:rsidRPr="00A03C83">
              <w:rPr>
                <w:bCs/>
              </w:rPr>
              <w:t>(</w:t>
            </w:r>
            <w:r w:rsidRPr="00A03C83">
              <w:rPr>
                <w:bCs/>
                <w:i/>
              </w:rPr>
              <w:t>THQ</w:t>
            </w:r>
            <w:r w:rsidRPr="00A03C83">
              <w:rPr>
                <w:bCs/>
              </w:rPr>
              <w:t>):  associated with higher PTSD morbidity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7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Feder et al., 2016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World Trade Centr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Feder&lt;/Author&gt;&lt;Year&gt;2016&lt;/Year&gt;&lt;RecNum&gt;44&lt;/RecNum&gt;&lt;DisplayText&gt;(52)&lt;/DisplayText&gt;&lt;record&gt;&lt;rec-number&gt;44&lt;/rec-number&gt;&lt;foreign-keys&gt;&lt;key app="EN" db-id="r9ves9td602vfzewawzxvevweferzadz52pz" timestamp="1539594419"&gt;44&lt;/key&gt;&lt;/foreign-keys&gt;&lt;ref-type name="Journal Article"&gt;17&lt;/ref-type&gt;&lt;contributors&gt;&lt;authors&gt;&lt;author&gt;Feder, Adriana&lt;/author&gt;&lt;author&gt;Mota, Natalie&lt;/author&gt;&lt;author&gt;Salim, Ryan&lt;/author&gt;&lt;author&gt;Rodriguez, Janice&lt;/author&gt;&lt;author&gt;Singh, Ritika&lt;/author&gt;&lt;author&gt;Schaffer, Jamie&lt;/author&gt;&lt;author&gt;Schechter, Clyde B&lt;/author&gt;&lt;author&gt;Cancelmo, Leo M&lt;/author&gt;&lt;author&gt;Bromet, Evelyn J&lt;/author&gt;&lt;author&gt;Katz, Craig L&lt;/author&gt;&lt;/authors&gt;&lt;/contributors&gt;&lt;titles&gt;&lt;title&gt;Risk, coping and PTSD symptom trajectories in World Trade Center responders&lt;/title&gt;&lt;secondary-title&gt;Journal of psychiatric research&lt;/secondary-title&gt;&lt;/titles&gt;&lt;periodical&gt;&lt;full-title&gt;Journal of psychiatric research&lt;/full-title&gt;&lt;/periodical&gt;&lt;pages&gt;68-79&lt;/pages&gt;&lt;volume&gt;82&lt;/volume&gt;&lt;dates&gt;&lt;year&gt;2016&lt;/year&gt;&lt;/dates&gt;&lt;isbn&gt;0022-3956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53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, 4 wav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3, 6, 8, 12months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4,487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olice: 274:1600;</w:t>
            </w:r>
            <w:r w:rsidRPr="00A03C83">
              <w:br/>
              <w:t>Non-responders: 357:2256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</w:t>
            </w:r>
            <w:r w:rsidRPr="00A03C83">
              <w:br/>
              <w:t xml:space="preserve">Police: 41.7; </w:t>
            </w:r>
            <w:r w:rsidRPr="00A03C83">
              <w:br/>
              <w:t xml:space="preserve">non-traditional responders: 46.2 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t>Police (</w:t>
            </w:r>
            <w:r w:rsidRPr="00A03C83">
              <w:rPr>
                <w:i/>
                <w:iCs/>
              </w:rPr>
              <w:t>n</w:t>
            </w:r>
            <w:r w:rsidRPr="00A03C83">
              <w:t xml:space="preserve">=1874); </w:t>
            </w:r>
            <w:r w:rsidRPr="00A03C83">
              <w:br/>
              <w:t>Non-traditional responders (</w:t>
            </w:r>
            <w:r w:rsidRPr="00A03C83">
              <w:rPr>
                <w:i/>
                <w:iCs/>
              </w:rPr>
              <w:t>n</w:t>
            </w:r>
            <w:r w:rsidRPr="00A03C83">
              <w:t>=2613)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tabs>
                <w:tab w:val="left" w:pos="2280"/>
              </w:tabs>
              <w:spacing w:line="276" w:lineRule="auto"/>
            </w:pPr>
            <w:r w:rsidRPr="00A03C83">
              <w:t>PTSD (</w:t>
            </w:r>
            <w:r w:rsidRPr="00A03C83">
              <w:rPr>
                <w:i/>
                <w:iCs/>
              </w:rPr>
              <w:t>PCL-S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i/>
                <w:iCs/>
              </w:rPr>
              <w:t>Police : non-traditional responder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Age</w:t>
            </w:r>
            <w:r w:rsidRPr="00A03C83">
              <w:t xml:space="preserve">: older associated with higher chronic PTSD morbidity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Gender</w:t>
            </w:r>
            <w:r w:rsidRPr="00A03C83">
              <w:t xml:space="preserve">: </w:t>
            </w:r>
            <w:r>
              <w:t>women</w:t>
            </w:r>
            <w:r w:rsidRPr="00A03C83">
              <w:t xml:space="preserve"> associated with higher worsening and chronic PTSD morbidity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Ethnicity</w:t>
            </w:r>
            <w:r w:rsidRPr="00A03C83">
              <w:t xml:space="preserve">: Hispanic associated with higher improving and chronic PTSD morbidity; ‘other’ associated with higher worsening PTSD morbidity : Hispanic associated with higher improving, worsening, steeply worsening and chronic PTSD morbidity; </w:t>
            </w:r>
            <w:r w:rsidRPr="00A03C83">
              <w:lastRenderedPageBreak/>
              <w:t xml:space="preserve">‘other’ associated with steeply worsening PTSD morbidity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Education</w:t>
            </w:r>
            <w:r w:rsidRPr="00A03C83">
              <w:t xml:space="preserve">: : </w:t>
            </w:r>
            <w:r w:rsidRPr="00A03C83">
              <w:sym w:font="Symbol" w:char="F0A3"/>
            </w:r>
            <w:r w:rsidRPr="00A03C83">
              <w:t xml:space="preserve"> high school associated with higher improving, worsening, steeply worsening and chronic PTSD morbidity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Marital status</w:t>
            </w:r>
            <w:r w:rsidRPr="00A03C83">
              <w:t xml:space="preserve">: : widowed, separated or divorced associated with higher chronic PTSD morbidity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Incom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History of mental illness</w:t>
            </w:r>
            <w:r w:rsidRPr="00A03C83">
              <w:t xml:space="preserve"> (depression, anxiety, or PTSD): associated with higher improving and worsening rates of PTSD morbidity : associated with higher improving, worsening, steeply worsening and chronic PTSD morbidity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History of trauma</w:t>
            </w:r>
            <w:r w:rsidRPr="00A03C83">
              <w:t xml:space="preserve">: associated with higher worsening and chronic PTSD morbidity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History (&lt;1year) of life stressors 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t>Experience as a disaster relief worker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9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Fullerton et al., 2004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Aviation disaster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fldChar w:fldCharType="begin"/>
            </w:r>
            <w:r w:rsidRPr="00A03C83">
              <w:instrText xml:space="preserve"> ADDIN EN.CITE &lt;EndNote&gt;&lt;Cite&gt;&lt;Author&gt;Fullerton&lt;/Author&gt;&lt;Year&gt;2004&lt;/Year&gt;&lt;RecNum&gt;45&lt;/RecNum&gt;&lt;DisplayText&gt;(27)&lt;/DisplayText&gt;&lt;record&gt;&lt;rec-number&gt;45&lt;/rec-number&gt;&lt;foreign-keys&gt;&lt;key app="EN" db-id="r9ves9td602vfzewawzxvevweferzadz52pz" timestamp="1539594447"&gt;45&lt;/key&gt;&lt;/foreign-keys&gt;&lt;ref-type name="Journal Article"&gt;17&lt;/ref-type&gt;&lt;contributors&gt;&lt;authors&gt;&lt;author&gt;Fullerton, Carol S&lt;/author&gt;&lt;author&gt;Ursano, Robert J&lt;/author&gt;&lt;author&gt;Wang, Leming&lt;/author&gt;&lt;/authors&gt;&lt;/contributors&gt;&lt;titles&gt;&lt;title&gt;Acute stress disorder, posttraumatic stress disorder, and depression in disaster or rescue workers&lt;/title&gt;&lt;secondary-title&gt;American Journal of Psychiatry&lt;/secondary-title&gt;&lt;/titles&gt;&lt;periodical&gt;&lt;full-title&gt;American Journal of Psychiatry&lt;/full-title&gt;&lt;/periodical&gt;&lt;pages&gt;1370-1376&lt;/pages&gt;&lt;volume&gt;161&lt;/volume&gt;&lt;number&gt;8&lt;/number&gt;&lt;dates&gt;&lt;year&gt;2004&lt;/year&gt;&lt;/dates&gt;&lt;isbn&gt;0002-953X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28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Cross-sectional, 3 wav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2, 7, 13months 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t>=207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24:183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36.5</w:t>
            </w:r>
          </w:p>
          <w:p w:rsidR="00243E17" w:rsidRPr="00A03C83" w:rsidRDefault="00243E17" w:rsidP="00E742BA">
            <w:pPr>
              <w:spacing w:before="240" w:line="276" w:lineRule="auto"/>
            </w:pPr>
            <w:r w:rsidRPr="00A03C83">
              <w:t>Disaster work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  <w:r w:rsidRPr="00A03C83">
              <w:lastRenderedPageBreak/>
              <w:t>PTSD (</w:t>
            </w:r>
            <w:r w:rsidRPr="00A03C83">
              <w:rPr>
                <w:i/>
                <w:iCs/>
              </w:rPr>
              <w:t>DSM-IV PTSD Scale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Depression (</w:t>
            </w:r>
            <w:r w:rsidRPr="00A03C83">
              <w:rPr>
                <w:i/>
                <w:iCs/>
              </w:rPr>
              <w:t>ZSRDS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Acute stress disorder (</w:t>
            </w:r>
            <w:r w:rsidRPr="00A03C83">
              <w:rPr>
                <w:i/>
                <w:iCs/>
              </w:rPr>
              <w:t>undisclosed, validated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</w:p>
          <w:p w:rsidR="00243E17" w:rsidRPr="00A03C83" w:rsidRDefault="00243E17" w:rsidP="00E742BA">
            <w:pPr>
              <w:tabs>
                <w:tab w:val="left" w:pos="2280"/>
              </w:tabs>
              <w:spacing w:line="276" w:lineRule="auto"/>
            </w:pP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lastRenderedPageBreak/>
              <w:t>Age</w:t>
            </w:r>
            <w:r w:rsidRPr="00A03C83">
              <w:t>: younger associated with higher rates of acute stress disorder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Gender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Education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lastRenderedPageBreak/>
              <w:t>Marital status</w:t>
            </w:r>
            <w:r w:rsidRPr="00A03C83">
              <w:t>: unmarried associated with higher rates of acute stress disorder; at 13months, unmarried associated with higher rates of PTSD and depression</w:t>
            </w:r>
          </w:p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/>
                <w:bCs/>
              </w:rPr>
              <w:t>Experience as a disaster relief worker</w:t>
            </w:r>
            <w:r w:rsidRPr="00A03C83">
              <w:t>: at 13months, associated with higher rates of PTSD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9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Grieger et al., 2003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Virginia sniper attack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Grieger&lt;/Author&gt;&lt;Year&gt;2003&lt;/Year&gt;&lt;RecNum&gt;47&lt;/RecNum&gt;&lt;DisplayText&gt;(28)&lt;/DisplayText&gt;&lt;record&gt;&lt;rec-number&gt;47&lt;/rec-number&gt;&lt;foreign-keys&gt;&lt;key app="EN" db-id="r9ves9td602vfzewawzxvevweferzadz52pz" timestamp="1539594470"&gt;47&lt;/key&gt;&lt;/foreign-keys&gt;&lt;ref-type name="Journal Article"&gt;17&lt;/ref-type&gt;&lt;contributors&gt;&lt;authors&gt;&lt;author&gt;Grieger, Thomas A&lt;/author&gt;&lt;author&gt;Fullerton, Carol S&lt;/author&gt;&lt;author&gt;Ursano, Robert J&lt;/author&gt;&lt;author&gt;Reeves, James J&lt;/author&gt;&lt;/authors&gt;&lt;/contributors&gt;&lt;titles&gt;&lt;title&gt;Acute stress disorder, alcohol use, and perception of safety among hospital staff after the sniper attacks&lt;/title&gt;&lt;secondary-title&gt;Psychiatric Services&lt;/secondary-title&gt;&lt;/titles&gt;&lt;periodical&gt;&lt;full-title&gt;Psychiatric Services&lt;/full-title&gt;&lt;/periodical&gt;&lt;pages&gt;1383-1387&lt;/pages&gt;&lt;volume&gt;54&lt;/volume&gt;&lt;number&gt;10&lt;/number&gt;&lt;dates&gt;&lt;year&gt;2003&lt;/year&gt;&lt;/dates&gt;&lt;isbn&gt;1075-2730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29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2-3weeks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382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210:172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Undisclosed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 xml:space="preserve">39 </w:t>
            </w:r>
            <w:r w:rsidRPr="00A03C83">
              <w:rPr>
                <w:iCs/>
              </w:rPr>
              <w:sym w:font="Symbol" w:char="F0B1"/>
            </w:r>
            <w:r w:rsidRPr="00A03C83">
              <w:rPr>
                <w:iCs/>
              </w:rPr>
              <w:t xml:space="preserve"> 10.9</w:t>
            </w:r>
          </w:p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  <w:r w:rsidRPr="00A03C83">
              <w:rPr>
                <w:iCs/>
              </w:rPr>
              <w:t>Hospital staff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tabs>
                <w:tab w:val="left" w:pos="2280"/>
              </w:tabs>
              <w:spacing w:line="276" w:lineRule="auto"/>
            </w:pPr>
            <w:r w:rsidRPr="00A03C83">
              <w:t>PTSD (</w:t>
            </w:r>
            <w:r w:rsidRPr="00A03C83">
              <w:rPr>
                <w:i/>
              </w:rPr>
              <w:t>ASDI</w:t>
            </w:r>
            <w:r w:rsidRPr="00A03C83">
              <w:t>)</w:t>
            </w:r>
          </w:p>
          <w:p w:rsidR="00243E17" w:rsidRPr="00A03C83" w:rsidRDefault="00243E17" w:rsidP="00E742BA">
            <w:pPr>
              <w:tabs>
                <w:tab w:val="left" w:pos="2280"/>
              </w:tabs>
              <w:spacing w:line="276" w:lineRule="auto"/>
            </w:pPr>
            <w:r w:rsidRPr="00A03C83">
              <w:t>Depression (</w:t>
            </w:r>
            <w:r w:rsidRPr="00A03C83">
              <w:rPr>
                <w:i/>
              </w:rPr>
              <w:t>PHQ-9</w:t>
            </w:r>
            <w:r w:rsidRPr="00A03C83">
              <w:t>)</w:t>
            </w:r>
          </w:p>
          <w:p w:rsidR="00243E17" w:rsidRPr="00A03C83" w:rsidRDefault="00243E17" w:rsidP="00E742BA">
            <w:pPr>
              <w:tabs>
                <w:tab w:val="left" w:pos="2280"/>
              </w:tabs>
              <w:spacing w:line="276" w:lineRule="auto"/>
            </w:pPr>
            <w:r w:rsidRPr="00A03C83">
              <w:t>Alcohol disorder (</w:t>
            </w:r>
            <w:r w:rsidRPr="00A03C83">
              <w:rPr>
                <w:i/>
              </w:rPr>
              <w:t>CAGE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Ag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</w:rPr>
              <w:t>Gender</w:t>
            </w:r>
            <w:r w:rsidRPr="00A03C83">
              <w:t xml:space="preserve">: </w:t>
            </w:r>
            <w:r>
              <w:t>women</w:t>
            </w:r>
            <w:r w:rsidRPr="00A03C83">
              <w:t xml:space="preserve"> associated with higher rates of PTS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Marital statu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History of substance abuse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6.67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Guo et al., 2004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Chi Chi earthquake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Taiwan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Guo&lt;/Author&gt;&lt;Year&gt;2004&lt;/Year&gt;&lt;RecNum&gt;48&lt;/RecNum&gt;&lt;DisplayText&gt;(8)&lt;/DisplayText&gt;&lt;record&gt;&lt;rec-number&gt;48&lt;/rec-number&gt;&lt;foreign-keys&gt;&lt;key app="EN" db-id="r9ves9td602vfzewawzxvevweferzadz52pz" timestamp="1539594504"&gt;48&lt;/key&gt;&lt;/foreign-keys&gt;&lt;ref-type name="Journal Article"&gt;17&lt;/ref-type&gt;&lt;contributors&gt;&lt;authors&gt;&lt;author&gt;Guo, Ya-Jun&lt;/author&gt;&lt;author&gt;Chen, Chin-Hung&lt;/author&gt;&lt;author&gt;Lu, Mong-Liang&lt;/author&gt;&lt;author&gt;Tan, Happy Kuy-Lok&lt;/author&gt;&lt;author&gt;Lee, Huei-Wen&lt;/author&gt;&lt;author&gt;Wang, Tsu-Nai&lt;/author&gt;&lt;/authors&gt;&lt;/contributors&gt;&lt;titles&gt;&lt;title&gt;Posttraumatic stress disorder among professional and non-professional rescuers involved in an earthquake in Taiwan&lt;/title&gt;&lt;secondary-title&gt;Psychiatry research&lt;/secondary-title&gt;&lt;/titles&gt;&lt;periodical&gt;&lt;full-title&gt;Psychiatry Research&lt;/full-title&gt;&lt;/periodical&gt;&lt;pages&gt;35-41&lt;/pages&gt;&lt;volume&gt;127&lt;/volume&gt;&lt;number&gt;1-2&lt;/number&gt;&lt;dates&gt;&lt;year&gt;2004&lt;/year&gt;&lt;/dates&gt;&lt;isbn&gt;0165-1781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8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1month 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252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0:252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Professional: </w:t>
            </w:r>
            <w:r w:rsidRPr="00A03C83">
              <w:br/>
              <w:t xml:space="preserve">37.9 </w:t>
            </w:r>
            <w:r w:rsidRPr="00A03C83">
              <w:rPr>
                <w:iCs/>
              </w:rPr>
              <w:sym w:font="Symbol" w:char="F0B1"/>
            </w:r>
            <w:r w:rsidRPr="00A03C83">
              <w:t xml:space="preserve"> 8.7;</w:t>
            </w:r>
            <w:r w:rsidRPr="00A03C83">
              <w:rPr>
                <w:iCs/>
              </w:rPr>
              <w:br/>
            </w:r>
            <w:r w:rsidRPr="00A03C83">
              <w:t xml:space="preserve">Non-professional: 22.1 </w:t>
            </w:r>
            <w:r w:rsidRPr="00A03C83">
              <w:rPr>
                <w:iCs/>
              </w:rPr>
              <w:sym w:font="Symbol" w:char="F0B1"/>
            </w:r>
            <w:r w:rsidRPr="00A03C83">
              <w:t xml:space="preserve"> 1.2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t>Professional disaster workers, firefighters (</w:t>
            </w:r>
            <w:r w:rsidRPr="00A03C83">
              <w:rPr>
                <w:i/>
                <w:iCs/>
              </w:rPr>
              <w:t>n</w:t>
            </w:r>
            <w:r w:rsidRPr="00A03C83">
              <w:t xml:space="preserve">=167); non-professional </w:t>
            </w:r>
            <w:r w:rsidRPr="00A03C83">
              <w:lastRenderedPageBreak/>
              <w:t>volunteers, soldiers (</w:t>
            </w:r>
            <w:r w:rsidRPr="00A03C83">
              <w:rPr>
                <w:i/>
                <w:iCs/>
              </w:rPr>
              <w:t>n</w:t>
            </w:r>
            <w:r w:rsidRPr="00A03C83">
              <w:t>=85)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tabs>
                <w:tab w:val="left" w:pos="2280"/>
              </w:tabs>
              <w:spacing w:line="276" w:lineRule="auto"/>
            </w:pPr>
            <w:r w:rsidRPr="00A03C83">
              <w:lastRenderedPageBreak/>
              <w:t>PTSD (</w:t>
            </w:r>
            <w:r w:rsidRPr="00A03C83">
              <w:rPr>
                <w:i/>
                <w:iCs/>
              </w:rPr>
              <w:t>DTS-C; SPAN-C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Ag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Gender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Education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Marital statu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 xml:space="preserve">Voluntary </w:t>
            </w:r>
            <w:r w:rsidRPr="00A03C83">
              <w:t xml:space="preserve">or professional status: volunteer status associated with higher PTSD-avoidance morbidity 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7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Hagh-Shenas et al., 2005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Bam earthquak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Iran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Hagh‐Shenas&lt;/Author&gt;&lt;Year&gt;2005&lt;/Year&gt;&lt;RecNum&gt;49&lt;/RecNum&gt;&lt;DisplayText&gt;(80)&lt;/DisplayText&gt;&lt;record&gt;&lt;rec-number&gt;49&lt;/rec-number&gt;&lt;foreign-keys&gt;&lt;key app="EN" db-id="r9ves9td602vfzewawzxvevweferzadz52pz" timestamp="1539594520"&gt;49&lt;/key&gt;&lt;/foreign-keys&gt;&lt;ref-type name="Journal Article"&gt;17&lt;/ref-type&gt;&lt;contributors&gt;&lt;authors&gt;&lt;author&gt;Hagh‐Shenas, Hassan&lt;/author&gt;&lt;author&gt;Goodarzi, Mohammad Ali&lt;/author&gt;&lt;author&gt;Dehbozorgi, Gholamreza&lt;/author&gt;&lt;author&gt;Farashbandi, Hassan&lt;/author&gt;&lt;/authors&gt;&lt;/contributors&gt;&lt;titles&gt;&lt;title&gt;Psychological consequences of the Bam earthquake on professional and nonprofessional helpers&lt;/title&gt;&lt;secondary-title&gt;Journal of Traumatic Stress: Official Publication of The International Society for Traumatic Stress Studies&lt;/secondary-title&gt;&lt;/titles&gt;&lt;periodical&gt;&lt;full-title&gt;Journal of Traumatic Stress: Official Publication of The International Society for Traumatic Stress Studies&lt;/full-title&gt;&lt;/periodical&gt;&lt;pages&gt;477-483&lt;/pages&gt;&lt;volume&gt;18&lt;/volume&gt;&lt;number&gt;5&lt;/number&gt;&lt;dates&gt;&lt;year&gt;2005&lt;/year&gt;&lt;/dates&gt;&lt;isbn&gt;0894-9867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81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90days 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154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Student volunteers: 21.1 Firefighters: 34.2 </w:t>
            </w:r>
            <w:r w:rsidRPr="00A03C83">
              <w:br/>
              <w:t>Red crescent: 22.8</w:t>
            </w:r>
          </w:p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  <w:r w:rsidRPr="00A03C83">
              <w:t>Student volunteers (</w:t>
            </w:r>
            <w:r w:rsidRPr="00A03C83">
              <w:rPr>
                <w:i/>
                <w:iCs/>
              </w:rPr>
              <w:t>n</w:t>
            </w:r>
            <w:r w:rsidRPr="00A03C83">
              <w:t>=100); firefighters (</w:t>
            </w:r>
            <w:r w:rsidRPr="00A03C83">
              <w:rPr>
                <w:i/>
                <w:iCs/>
              </w:rPr>
              <w:t>n</w:t>
            </w:r>
            <w:r w:rsidRPr="00A03C83">
              <w:t>=36); red crescent (</w:t>
            </w:r>
            <w:r w:rsidRPr="00A03C83">
              <w:rPr>
                <w:i/>
                <w:iCs/>
              </w:rPr>
              <w:t>n</w:t>
            </w:r>
            <w:r w:rsidRPr="00A03C83">
              <w:t>=18)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  <w:iCs/>
              </w:rPr>
              <w:t>ESHEL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Anxiety sensitivity (</w:t>
            </w:r>
            <w:r w:rsidRPr="00A03C83">
              <w:rPr>
                <w:i/>
                <w:iCs/>
              </w:rPr>
              <w:t>ASI</w:t>
            </w:r>
            <w:r w:rsidRPr="00A03C83">
              <w:t xml:space="preserve">)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sychological distress (</w:t>
            </w:r>
            <w:r w:rsidRPr="00A03C83">
              <w:rPr>
                <w:i/>
                <w:iCs/>
              </w:rPr>
              <w:t>GHQ-28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</w:p>
          <w:p w:rsidR="00243E17" w:rsidRPr="00A03C83" w:rsidRDefault="00243E17" w:rsidP="00E742BA">
            <w:pPr>
              <w:tabs>
                <w:tab w:val="left" w:pos="2280"/>
              </w:tabs>
              <w:spacing w:line="276" w:lineRule="auto"/>
            </w:pP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 xml:space="preserve">Voluntary </w:t>
            </w:r>
            <w:r w:rsidRPr="00A03C83">
              <w:t xml:space="preserve">or professional status:  volunteer status associated with higher PTSD morbidity, higher rates of anxiety sensitivity, psychological distress 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7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Hodgkinson &amp; Shepherd, 1994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Piper Alpha North Sea oil-rig disaster; Clapham Rail crash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Britain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Hodgkinson&lt;/Author&gt;&lt;Year&gt;1994&lt;/Year&gt;&lt;RecNum&gt;91&lt;/RecNum&gt;&lt;DisplayText&gt;(43)&lt;/DisplayText&gt;&lt;record&gt;&lt;rec-number&gt;91&lt;/rec-number&gt;&lt;foreign-keys&gt;&lt;key app="EN" db-id="r9ves9td602vfzewawzxvevweferzadz52pz" timestamp="1540374232"&gt;91&lt;/key&gt;&lt;/foreign-keys&gt;&lt;ref-type name="Journal Article"&gt;17&lt;/ref-type&gt;&lt;contributors&gt;&lt;authors&gt;&lt;author&gt;Hodgkinson, Peter E&lt;/author&gt;&lt;author&gt;Shepherd, Melanie A&lt;/author&gt;&lt;/authors&gt;&lt;/contributors&gt;&lt;titles&gt;&lt;title&gt;The impact of disaster support work&lt;/title&gt;&lt;secondary-title&gt;Journal of Traumatic Stress&lt;/secondary-title&gt;&lt;/titles&gt;&lt;periodical&gt;&lt;full-title&gt;Journal of traumatic stress&lt;/full-title&gt;&lt;/periodical&gt;&lt;pages&gt;587-600&lt;/pages&gt;&lt;volume&gt;7&lt;/volume&gt;&lt;number&gt;4&lt;/number&gt;&lt;dates&gt;&lt;year&gt;1994&lt;/year&gt;&lt;/dates&gt;&lt;isbn&gt;0894-9867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44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, 2 wav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4-9, 12months 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39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39:0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26 to 61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40.3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Social work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sychological distress (</w:t>
            </w:r>
            <w:r w:rsidRPr="00A03C83">
              <w:rPr>
                <w:i/>
                <w:iCs/>
              </w:rPr>
              <w:t>HSCL</w:t>
            </w:r>
            <w:r w:rsidRPr="00A03C83">
              <w:t xml:space="preserve">; </w:t>
            </w:r>
            <w:r w:rsidRPr="00A03C83">
              <w:rPr>
                <w:i/>
                <w:iCs/>
              </w:rPr>
              <w:t>PWS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Ag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Gender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Marital statu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History (&lt;1year) of life stressors</w:t>
            </w:r>
            <w:r w:rsidRPr="00A03C83">
              <w:t>: (</w:t>
            </w:r>
            <w:r w:rsidRPr="00A03C83">
              <w:rPr>
                <w:i/>
                <w:iCs/>
              </w:rPr>
              <w:t>SRRS</w:t>
            </w:r>
            <w:r w:rsidRPr="00A03C83">
              <w:t>): associated with higher rates of psychological distres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Experience as a disaster relief worker</w:t>
            </w:r>
            <w:r w:rsidRPr="00A03C83">
              <w:t xml:space="preserve">: more associated with higher rates of psychological distress on the HSCL Anxiety subscale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lastRenderedPageBreak/>
              <w:t xml:space="preserve">Personality traits </w:t>
            </w:r>
            <w:r w:rsidRPr="00A03C83">
              <w:t>(hardiness) (</w:t>
            </w:r>
            <w:r w:rsidRPr="00A03C83">
              <w:rPr>
                <w:i/>
                <w:iCs/>
              </w:rPr>
              <w:t>PHS</w:t>
            </w:r>
            <w:r w:rsidRPr="00A03C83">
              <w:t xml:space="preserve">): low hardiness associated with higher rates of psychological distress 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7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Huang et al., 2013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Wenchuan earthquak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China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Huang&lt;/Author&gt;&lt;Year&gt;2013&lt;/Year&gt;&lt;RecNum&gt;51&lt;/RecNum&gt;&lt;DisplayText&gt;(29)&lt;/DisplayText&gt;&lt;record&gt;&lt;rec-number&gt;51&lt;/rec-number&gt;&lt;foreign-keys&gt;&lt;key app="EN" db-id="r9ves9td602vfzewawzxvevweferzadz52pz" timestamp="1539594577"&gt;51&lt;/key&gt;&lt;/foreign-keys&gt;&lt;ref-type name="Journal Article"&gt;17&lt;/ref-type&gt;&lt;contributors&gt;&lt;authors&gt;&lt;author&gt;Huang, Junhua&lt;/author&gt;&lt;author&gt;Liu, Qunying&lt;/author&gt;&lt;author&gt;Li, Jinliang&lt;/author&gt;&lt;author&gt;Li, Xuejiang&lt;/author&gt;&lt;author&gt;You, Jin&lt;/author&gt;&lt;author&gt;Zhang, Liang&lt;/author&gt;&lt;author&gt;Tian, Changfu&lt;/author&gt;&lt;author&gt;Luan, Rongsheng&lt;/author&gt;&lt;/authors&gt;&lt;/contributors&gt;&lt;titles&gt;&lt;title&gt;Post-traumatic stress disorder status in a rescue group after the Wenchuan earthquake relief&lt;/title&gt;&lt;secondary-title&gt;Neural regeneration research&lt;/secondary-title&gt;&lt;/titles&gt;&lt;periodical&gt;&lt;full-title&gt;Neural regeneration research&lt;/full-title&gt;&lt;/periodical&gt;&lt;pages&gt;1898&lt;/pages&gt;&lt;volume&gt;8&lt;/volume&gt;&lt;number&gt;20&lt;/number&gt;&lt;dates&gt;&lt;year&gt;2013&lt;/year&gt;&lt;/dates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30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18months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923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0:923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18 to 28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Undisclos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Cs/>
              </w:rPr>
              <w:t>Military relief work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</w:rPr>
              <w:t>CAPS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Ag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Ethnicity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Education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Marital statu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</w:rPr>
              <w:t>Personality traits</w:t>
            </w:r>
            <w:r w:rsidRPr="00A03C83">
              <w:t xml:space="preserve"> (</w:t>
            </w:r>
            <w:r w:rsidRPr="00A03C83">
              <w:rPr>
                <w:i/>
              </w:rPr>
              <w:t>EPQ</w:t>
            </w:r>
            <w:r w:rsidRPr="00A03C83">
              <w:t>): neuroticism and psychoticism associated with higher PTSD morbidity; extraversion associated with lower PTSD morbidity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6.67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Hytten &amp; Hasle, 1989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Hotel fire relief operation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Norway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Hytten&lt;/Author&gt;&lt;Year&gt;1989&lt;/Year&gt;&lt;RecNum&gt;52&lt;/RecNum&gt;&lt;DisplayText&gt;(72)&lt;/DisplayText&gt;&lt;record&gt;&lt;rec-number&gt;52&lt;/rec-number&gt;&lt;foreign-keys&gt;&lt;key app="EN" db-id="r9ves9td602vfzewawzxvevweferzadz52pz" timestamp="1539594619"&gt;52&lt;/key&gt;&lt;/foreign-keys&gt;&lt;ref-type name="Journal Article"&gt;17&lt;/ref-type&gt;&lt;contributors&gt;&lt;authors&gt;&lt;author&gt;Hytten, Karsten&lt;/author&gt;&lt;author&gt;Hasle, Anders&lt;/author&gt;&lt;/authors&gt;&lt;/contributors&gt;&lt;titles&gt;&lt;title&gt;Fire fighters: a study of stress and coping&lt;/title&gt;&lt;secondary-title&gt;Acta Psychiatrica Scandinavica&lt;/secondary-title&gt;&lt;/titles&gt;&lt;periodical&gt;&lt;full-title&gt;Acta Psychiatrica Scandinavica&lt;/full-title&gt;&lt;/periodical&gt;&lt;pages&gt;50-55&lt;/pages&gt;&lt;volume&gt;80&lt;/volume&gt;&lt;dates&gt;&lt;year&gt;1989&lt;/year&gt;&lt;/dates&gt;&lt;isbn&gt;0001-690X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73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3days 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58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0:58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22 to 59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37.8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t>Non-professional firefight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  <w:iCs/>
              </w:rPr>
              <w:t>IES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Experience as a disaster relief worker</w:t>
            </w:r>
            <w:r w:rsidRPr="00A03C83">
              <w:t>: less associated with higher rates of PTSD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7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Jayasinghe et al., 2008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World Trade Centre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Jayasinghe&lt;/Author&gt;&lt;Year&gt;2008&lt;/Year&gt;&lt;RecNum&gt;53&lt;/RecNum&gt;&lt;DisplayText&gt;(50)&lt;/DisplayText&gt;&lt;record&gt;&lt;rec-number&gt;53&lt;/rec-number&gt;&lt;foreign-keys&gt;&lt;key app="EN" db-id="r9ves9td602vfzewawzxvevweferzadz52pz" timestamp="1539594664"&gt;53&lt;/key&gt;&lt;/foreign-keys&gt;&lt;ref-type name="Journal Article"&gt;17&lt;/ref-type&gt;&lt;contributors&gt;&lt;authors&gt;&lt;author&gt;Jayasinghe, Nimali&lt;/author&gt;&lt;author&gt;Giosan, Cezar&lt;/author&gt;&lt;author&gt;Evans, Susan&lt;/author&gt;&lt;author&gt;Spielman, Lisa&lt;/author&gt;&lt;author&gt;Difede, JoAnn&lt;/author&gt;&lt;/authors&gt;&lt;/contributors&gt;&lt;titles&gt;&lt;title&gt;Anger and posttraumatic stress disorder in disaster relief workers exposed to the 9/11/01 World Trade Center Disaster: One-year follow-up study&lt;/title&gt;&lt;secondary-title&gt;The Journal of nervous and mental disease&lt;/secondary-title&gt;&lt;/titles&gt;&lt;periodical&gt;&lt;full-title&gt;The Journal of nervous and mental disease&lt;/full-title&gt;&lt;/periodical&gt;&lt;pages&gt;844&lt;/pages&gt;&lt;volume&gt;196&lt;/volume&gt;&lt;number&gt;11&lt;/number&gt;&lt;dates&gt;&lt;year&gt;2008&lt;/year&gt;&lt;/dates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51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1,040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49:981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Undisclosed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45.9</w:t>
            </w:r>
          </w:p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  <w:r w:rsidRPr="00A03C83">
              <w:rPr>
                <w:iCs/>
              </w:rPr>
              <w:lastRenderedPageBreak/>
              <w:t>Disaster relief work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PTSD (</w:t>
            </w:r>
            <w:r w:rsidRPr="00A03C83">
              <w:rPr>
                <w:i/>
              </w:rPr>
              <w:t>CAPS; PLC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t>Age</w:t>
            </w:r>
            <w:r w:rsidRPr="00A03C83">
              <w:rPr>
                <w:bCs/>
              </w:rPr>
              <w:t xml:space="preserve">: older associated with higher rates of PTSD 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t>Marital status</w:t>
            </w:r>
            <w:r w:rsidRPr="00A03C83">
              <w:rPr>
                <w:bCs/>
              </w:rPr>
              <w:t>: unmarried associated with higher rates of PTSD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lastRenderedPageBreak/>
              <w:t>History of mental illness</w:t>
            </w:r>
            <w:r w:rsidRPr="00A03C83">
              <w:rPr>
                <w:bCs/>
              </w:rPr>
              <w:t>:  associated with higher rates of PTS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 xml:space="preserve">History of trauma </w:t>
            </w:r>
            <w:r w:rsidRPr="00A03C83">
              <w:rPr>
                <w:bCs/>
              </w:rPr>
              <w:t>(</w:t>
            </w:r>
            <w:r w:rsidRPr="00A03C83">
              <w:rPr>
                <w:bCs/>
                <w:i/>
              </w:rPr>
              <w:t>TEI</w:t>
            </w:r>
            <w:r w:rsidRPr="00A03C83">
              <w:rPr>
                <w:bCs/>
              </w:rPr>
              <w:t>): associated with higher rates of PTSD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7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Liao et al., 2002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Major earthquak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Taiwan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Liao&lt;/Author&gt;&lt;Year&gt;2002&lt;/Year&gt;&lt;RecNum&gt;92&lt;/RecNum&gt;&lt;DisplayText&gt;(54)&lt;/DisplayText&gt;&lt;record&gt;&lt;rec-number&gt;92&lt;/rec-number&gt;&lt;foreign-keys&gt;&lt;key app="EN" db-id="r9ves9td602vfzewawzxvevweferzadz52pz" timestamp="1540374288"&gt;92&lt;/key&gt;&lt;/foreign-keys&gt;&lt;ref-type name="Journal Article"&gt;17&lt;/ref-type&gt;&lt;contributors&gt;&lt;authors&gt;&lt;author&gt;Liao, Shin-Cheng&lt;/author&gt;&lt;author&gt;Lee, Ming-Been&lt;/author&gt;&lt;author&gt;Lee, Yue-Joe&lt;/author&gt;&lt;author&gt;Weng, Tei&lt;/author&gt;&lt;author&gt;Shih, Fu-Yung&lt;/author&gt;&lt;author&gt;Ma, Matthew HM&lt;/author&gt;&lt;/authors&gt;&lt;/contributors&gt;&lt;titles&gt;&lt;title&gt;Association of psychological distress with psychological factors in rescue workers within two months after a major earthquake&lt;/title&gt;&lt;secondary-title&gt;Journal of the Formosan Medical Association&lt;/secondary-title&gt;&lt;/titles&gt;&lt;periodical&gt;&lt;full-title&gt;Journal of the Formosan Medical Association&lt;/full-title&gt;&lt;/periodical&gt;&lt;pages&gt;169-176&lt;/pages&gt;&lt;volume&gt;101&lt;/volume&gt;&lt;number&gt;3&lt;/number&gt;&lt;dates&gt;&lt;year&gt;2002&lt;/year&gt;&lt;/dates&gt;&lt;isbn&gt;0929-6646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55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Cross-sectional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2months 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 xml:space="preserve">= 836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0:836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28.32 </w:t>
            </w:r>
            <w:r w:rsidRPr="00A03C83">
              <w:rPr>
                <w:iCs/>
              </w:rPr>
              <w:sym w:font="Symbol" w:char="F0B1"/>
            </w:r>
            <w:r w:rsidRPr="00A03C83">
              <w:t xml:space="preserve"> 8.06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t>Disaster work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sychological distress (</w:t>
            </w:r>
            <w:r w:rsidRPr="00A03C83">
              <w:rPr>
                <w:i/>
                <w:iCs/>
              </w:rPr>
              <w:t>BSRS; GSI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Age</w:t>
            </w:r>
            <w:r w:rsidRPr="00A03C83">
              <w:t xml:space="preserve">: older associated with higher rates of psychological distress </w:t>
            </w:r>
          </w:p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/>
                <w:bCs/>
              </w:rPr>
              <w:t xml:space="preserve">History of life stressors </w:t>
            </w:r>
            <w:r w:rsidRPr="00A03C83">
              <w:t>(&lt;6): associated with higher rates of psychological distress</w:t>
            </w:r>
          </w:p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/>
                <w:bCs/>
              </w:rPr>
              <w:t>Experience as a disaster relief worker</w:t>
            </w:r>
            <w:r w:rsidRPr="00A03C83">
              <w:t>: associated with higher rates of psychological distress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t>Personality traits</w:t>
            </w:r>
            <w:r w:rsidRPr="00A03C83">
              <w:t xml:space="preserve"> (</w:t>
            </w:r>
            <w:r w:rsidRPr="00A03C83">
              <w:rPr>
                <w:i/>
                <w:iCs/>
              </w:rPr>
              <w:t>MPI</w:t>
            </w:r>
            <w:r w:rsidRPr="00A03C83">
              <w:t>): moodiness, anxiety-proneness (strongest), conscientiousness, neuroticism associated with higher rates of psychological distress; activity, sociability, extroversion associated with lower rates of psychological distress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0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Lu et al., 2006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SARS outbreak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Taiwan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Lu&lt;/Author&gt;&lt;Year&gt;2006&lt;/Year&gt;&lt;RecNum&gt;54&lt;/RecNum&gt;&lt;DisplayText&gt;(78)&lt;/DisplayText&gt;&lt;record&gt;&lt;rec-number&gt;54&lt;/rec-number&gt;&lt;foreign-keys&gt;&lt;key app="EN" db-id="r9ves9td602vfzewawzxvevweferzadz52pz" timestamp="1539594761"&gt;54&lt;/key&gt;&lt;/foreign-keys&gt;&lt;ref-type name="Journal Article"&gt;17&lt;/ref-type&gt;&lt;contributors&gt;&lt;authors&gt;&lt;author&gt;Lu, Yi-Ching&lt;/author&gt;&lt;author&gt;Shu, Bih-Ching&lt;/author&gt;&lt;author&gt;Chang, Yong-Yuan&lt;/author&gt;&lt;/authors&gt;&lt;/contributors&gt;&lt;titles&gt;&lt;title&gt;The mental health of hospital workers dealing with severe acute respiratory syndrome&lt;/title&gt;&lt;secondary-title&gt;Psychotherapy and psychosomatics&lt;/secondary-title&gt;&lt;/titles&gt;&lt;periodical&gt;&lt;full-title&gt;Psychotherapy and psychosomatics&lt;/full-title&gt;&lt;/periodical&gt;&lt;pages&gt;370-375&lt;/pages&gt;&lt;volume&gt;75&lt;/volume&gt;&lt;number&gt;6&lt;/number&gt;&lt;dates&gt;&lt;year&gt;2006&lt;/year&gt;&lt;/dates&gt;&lt;isbn&gt;0033-3190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79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During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135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Undisclosed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Undisclosed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32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Cs/>
              </w:rPr>
              <w:t>Healthcare work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sychological morbidity (</w:t>
            </w:r>
            <w:r w:rsidRPr="00A03C83">
              <w:rPr>
                <w:i/>
              </w:rPr>
              <w:t>C-GHQ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t xml:space="preserve">Personality traits </w:t>
            </w:r>
            <w:r w:rsidRPr="00A03C83">
              <w:rPr>
                <w:bCs/>
              </w:rPr>
              <w:t>(</w:t>
            </w:r>
            <w:r w:rsidRPr="00A03C83">
              <w:rPr>
                <w:bCs/>
                <w:i/>
              </w:rPr>
              <w:t>EPQ</w:t>
            </w:r>
            <w:r w:rsidRPr="00A03C83">
              <w:rPr>
                <w:bCs/>
              </w:rPr>
              <w:t>): neuroticism associated with higher psychological morbidity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 xml:space="preserve">Attachment style </w:t>
            </w:r>
            <w:r w:rsidRPr="00A03C83">
              <w:rPr>
                <w:bCs/>
              </w:rPr>
              <w:t>(</w:t>
            </w:r>
            <w:r w:rsidRPr="00A03C83">
              <w:rPr>
                <w:bCs/>
                <w:i/>
              </w:rPr>
              <w:t>PBI</w:t>
            </w:r>
            <w:r w:rsidRPr="00A03C83">
              <w:rPr>
                <w:bCs/>
              </w:rPr>
              <w:t>): maternal attachment associated with lower psychological morbidity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0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Lundin &amp; Bodegard, 1993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Armenian earthquak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Armenia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Lundin&lt;/Author&gt;&lt;Year&gt;1988&lt;/Year&gt;&lt;RecNum&gt;55&lt;/RecNum&gt;&lt;DisplayText&gt;(63)&lt;/DisplayText&gt;&lt;record&gt;&lt;rec-number&gt;55&lt;/rec-number&gt;&lt;foreign-keys&gt;&lt;key app="EN" db-id="r9ves9td602vfzewawzxvevweferzadz52pz" timestamp="1539594777"&gt;55&lt;/key&gt;&lt;/foreign-keys&gt;&lt;ref-type name="Journal Article"&gt;17&lt;/ref-type&gt;&lt;contributors&gt;&lt;authors&gt;&lt;author&gt;Lundin, T&lt;/author&gt;&lt;author&gt;Bodegard, M&lt;/author&gt;&lt;/authors&gt;&lt;/contributors&gt;&lt;titles&gt;&lt;title&gt;(1993). The psychological impact of an earthquake on rescue workers: A follow-up study of the Swedish group of rescue workers in Armenia&lt;/title&gt;&lt;/titles&gt;&lt;dates&gt;&lt;year&gt;1988&lt;/year&gt;&lt;/dates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64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, 3 wav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Immediately, 1month, 9months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50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Undisclosed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22 to 55</w:t>
            </w:r>
          </w:p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  <w:r w:rsidRPr="00A03C83">
              <w:rPr>
                <w:iCs/>
              </w:rPr>
              <w:t>30-49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</w:rPr>
              <w:t>IES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sychological distress (</w:t>
            </w:r>
            <w:r w:rsidRPr="00A03C83">
              <w:rPr>
                <w:i/>
              </w:rPr>
              <w:t>GHQ-9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Cs/>
              </w:rPr>
              <w:t>Education</w:t>
            </w:r>
          </w:p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Cs/>
              </w:rPr>
              <w:t>Voluntary or professional status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7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Marmar et al., 1999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Interstate-880 Freeway Collaps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Marmar&lt;/Author&gt;&lt;Year&gt;1999&lt;/Year&gt;&lt;RecNum&gt;56&lt;/RecNum&gt;&lt;DisplayText&gt;(73)&lt;/DisplayText&gt;&lt;record&gt;&lt;rec-number&gt;56&lt;/rec-number&gt;&lt;foreign-keys&gt;&lt;key app="EN" db-id="r9ves9td602vfzewawzxvevweferzadz52pz" timestamp="1539594797"&gt;56&lt;/key&gt;&lt;/foreign-keys&gt;&lt;ref-type name="Journal Article"&gt;17&lt;/ref-type&gt;&lt;contributors&gt;&lt;authors&gt;&lt;author&gt;Marmar, Charles R&lt;/author&gt;&lt;author&gt;Weiss, Daniel S&lt;/author&gt;&lt;author&gt;Metzler, Thomas J&lt;/author&gt;&lt;author&gt;Delucchi, Kevin L&lt;/author&gt;&lt;author&gt;Best, Suzanne R&lt;/author&gt;&lt;author&gt;Wentworth, Kathryn A&lt;/author&gt;&lt;/authors&gt;&lt;/contributors&gt;&lt;titles&gt;&lt;title&gt;Longitudinal course and predictors of continuing distress following critical incident exposure in emergency services personnel&lt;/title&gt;&lt;secondary-title&gt;The journal of nervous and mental disease&lt;/secondary-title&gt;&lt;/titles&gt;&lt;periodical&gt;&lt;full-title&gt;The Journal of nervous and mental disease&lt;/full-title&gt;&lt;/periodical&gt;&lt;pages&gt;15-22&lt;/pages&gt;&lt;volume&gt;187&lt;/volume&gt;&lt;number&gt;1&lt;/number&gt;&lt;dates&gt;&lt;year&gt;1999&lt;/year&gt;&lt;/dates&gt;&lt;isbn&gt;0022-3018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74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  <w:r w:rsidRPr="00A03C83">
              <w:br/>
              <w:t xml:space="preserve">3.5years 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322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34:288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38.7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t>Emergency medical personnel, road workers, maintenance, police, firefight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  <w:iCs/>
              </w:rPr>
              <w:t>IES-R; M-PTSD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sychological distress (</w:t>
            </w:r>
            <w:r w:rsidRPr="00A03C83">
              <w:rPr>
                <w:i/>
                <w:iCs/>
              </w:rPr>
              <w:t>SC-90-R GSI; SC-90-R somatization subscale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Experience as a disaster relief worker</w:t>
            </w:r>
            <w:r w:rsidRPr="00A03C83">
              <w:t>: less associated with higher rates of PTSD and psychological distress</w:t>
            </w:r>
          </w:p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/>
                <w:bCs/>
              </w:rPr>
              <w:t xml:space="preserve">Personality traits </w:t>
            </w:r>
            <w:r w:rsidRPr="00A03C83">
              <w:t xml:space="preserve">(adjustment, </w:t>
            </w:r>
            <w:r w:rsidRPr="00A03C83">
              <w:rPr>
                <w:i/>
                <w:iCs/>
              </w:rPr>
              <w:t>HPI</w:t>
            </w:r>
            <w:r w:rsidRPr="00A03C83">
              <w:t>): associated with higher rates of PTSD-avoidance and psychological distress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t xml:space="preserve">Locus of control </w:t>
            </w:r>
            <w:r w:rsidRPr="00A03C83">
              <w:t>(</w:t>
            </w:r>
            <w:r w:rsidRPr="00A03C83">
              <w:rPr>
                <w:i/>
                <w:iCs/>
              </w:rPr>
              <w:t>LOC</w:t>
            </w:r>
            <w:r w:rsidRPr="00A03C83">
              <w:t>): external associated with higher rates of PTSD and psychological distress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9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Marmar et al., 1996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Nimitz Freeway Collaps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Marmar&lt;/Author&gt;&lt;Year&gt;1996&lt;/Year&gt;&lt;RecNum&gt;57&lt;/RecNum&gt;&lt;DisplayText&gt;(75)&lt;/DisplayText&gt;&lt;record&gt;&lt;rec-number&gt;57&lt;/rec-number&gt;&lt;foreign-keys&gt;&lt;key app="EN" db-id="r9ves9td602vfzewawzxvevweferzadz52pz" timestamp="1539594859"&gt;57&lt;/key&gt;&lt;/foreign-keys&gt;&lt;ref-type name="Journal Article"&gt;17&lt;/ref-type&gt;&lt;contributors&gt;&lt;authors&gt;&lt;author&gt;Marmar, Charles R&lt;/author&gt;&lt;/authors&gt;&lt;/contributors&gt;&lt;titles&gt;&lt;title&gt;Characteristics of emergency services personnel related to peritraumatic dissociation during critical incident exposure&lt;/title&gt;&lt;secondary-title&gt;The American journal of psychiatry&lt;/secondary-title&gt;&lt;/titles&gt;&lt;periodical&gt;&lt;full-title&gt;The American Journal of Psychiatry&lt;/full-title&gt;&lt;/periodical&gt;&lt;pages&gt;94&lt;/pages&gt;&lt;volume&gt;153&lt;/volume&gt;&lt;number&gt;7&lt;/number&gt;&lt;dates&gt;&lt;year&gt;1996&lt;/year&gt;&lt;/dates&gt;&lt;isbn&gt;0002-953X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76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Undisclosed time 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157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37:321 (control group included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21 to 64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38.3</w:t>
            </w:r>
          </w:p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  <w:r w:rsidRPr="00A03C83">
              <w:t>Disaster relief workers: firefighters (</w:t>
            </w:r>
            <w:r w:rsidRPr="00A03C83">
              <w:rPr>
                <w:i/>
                <w:iCs/>
              </w:rPr>
              <w:t>n</w:t>
            </w:r>
            <w:r w:rsidRPr="00A03C83">
              <w:t xml:space="preserve">=61), police </w:t>
            </w:r>
            <w:r w:rsidRPr="00A03C83">
              <w:lastRenderedPageBreak/>
              <w:t>(</w:t>
            </w:r>
            <w:r w:rsidRPr="00A03C83">
              <w:rPr>
                <w:i/>
                <w:iCs/>
              </w:rPr>
              <w:t>n</w:t>
            </w:r>
            <w:r w:rsidRPr="00A03C83">
              <w:t>=114), paramedics (</w:t>
            </w:r>
            <w:r w:rsidRPr="00A03C83">
              <w:rPr>
                <w:i/>
                <w:iCs/>
              </w:rPr>
              <w:t>n</w:t>
            </w:r>
            <w:r w:rsidRPr="00A03C83">
              <w:t>=86), transportation workers (</w:t>
            </w:r>
            <w:r w:rsidRPr="00A03C83">
              <w:rPr>
                <w:i/>
                <w:iCs/>
              </w:rPr>
              <w:t>n</w:t>
            </w:r>
            <w:r w:rsidRPr="00A03C83">
              <w:t>=97)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Peritraumatic dissociation (</w:t>
            </w:r>
            <w:r w:rsidRPr="00A03C83">
              <w:rPr>
                <w:i/>
                <w:iCs/>
              </w:rPr>
              <w:t>PDEQ-SV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Age</w:t>
            </w:r>
            <w:r w:rsidRPr="00A03C83">
              <w:t>: younger associated with higher rates of peritraumatic dissociation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Experience as a disaster relief worker</w:t>
            </w:r>
            <w:r w:rsidRPr="00A03C83">
              <w:t>: less associated with higher rates of peritraumatic dissociation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 xml:space="preserve">Personality traits </w:t>
            </w:r>
            <w:r w:rsidRPr="00A03C83">
              <w:t>(</w:t>
            </w:r>
            <w:r w:rsidRPr="00A03C83">
              <w:rPr>
                <w:i/>
                <w:iCs/>
              </w:rPr>
              <w:t>HPI</w:t>
            </w:r>
            <w:r w:rsidRPr="00A03C83">
              <w:t xml:space="preserve">): prudence, ambition, adjustment, identity and </w:t>
            </w:r>
            <w:r w:rsidRPr="00A03C83">
              <w:lastRenderedPageBreak/>
              <w:t>adaptive traits associated with lower rates of peritraumatic dissociation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Locus of control</w:t>
            </w:r>
            <w:r w:rsidRPr="00A03C83">
              <w:t xml:space="preserve"> (</w:t>
            </w:r>
            <w:r w:rsidRPr="00A03C83">
              <w:rPr>
                <w:i/>
                <w:iCs/>
              </w:rPr>
              <w:t>LOC</w:t>
            </w:r>
            <w:r w:rsidRPr="00A03C83">
              <w:t>): external associated with higher rates of peritraumatic dissociation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86.67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Maunder, 2004a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SARS outbreak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Canada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Maunder&lt;/Author&gt;&lt;Year&gt;2004&lt;/Year&gt;&lt;RecNum&gt;58&lt;/RecNum&gt;&lt;DisplayText&gt;(61)&lt;/DisplayText&gt;&lt;record&gt;&lt;rec-number&gt;58&lt;/rec-number&gt;&lt;foreign-keys&gt;&lt;key app="EN" db-id="r9ves9td602vfzewawzxvevweferzadz52pz" timestamp="1539594988"&gt;58&lt;/key&gt;&lt;/foreign-keys&gt;&lt;ref-type name="Journal Article"&gt;17&lt;/ref-type&gt;&lt;contributors&gt;&lt;authors&gt;&lt;author&gt;Maunder, Robert&lt;/author&gt;&lt;/authors&gt;&lt;/contributors&gt;&lt;titles&gt;&lt;title&gt;The experience of the 2003 SARS outbreak as a traumatic stress among frontline healthcare workers in Toronto: lessons learned&lt;/title&gt;&lt;secondary-title&gt;Philosophical Transactions of the Royal Society of London B: Biological Sciences&lt;/secondary-title&gt;&lt;/titles&gt;&lt;periodical&gt;&lt;full-title&gt;Philosophical Transactions of the Royal Society of London B: Biological Sciences&lt;/full-title&gt;&lt;/periodical&gt;&lt;pages&gt;1117-1125&lt;/pages&gt;&lt;volume&gt;359&lt;/volume&gt;&lt;number&gt;1447&lt;/number&gt;&lt;dates&gt;&lt;year&gt;2004&lt;/year&gt;&lt;/dates&gt;&lt;isbn&gt;0962-8436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62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Cross-sectional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2-3months 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1,557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1,162:395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Undisclosed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40.2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Cs/>
              </w:rPr>
              <w:t>Healthcare work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</w:rPr>
              <w:t>IES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/>
                <w:bCs/>
              </w:rPr>
              <w:t>Having children</w:t>
            </w:r>
            <w:r w:rsidRPr="00A03C83">
              <w:rPr>
                <w:bCs/>
              </w:rPr>
              <w:t>: associated with higher rates of PTSD</w:t>
            </w:r>
            <w:r w:rsidRPr="00A03C83">
              <w:rPr>
                <w:b/>
                <w:bCs/>
              </w:rPr>
              <w:t xml:space="preserve"> 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t xml:space="preserve">Attachment style </w:t>
            </w:r>
            <w:r w:rsidRPr="00A03C83">
              <w:rPr>
                <w:bCs/>
              </w:rPr>
              <w:t>(</w:t>
            </w:r>
            <w:r w:rsidRPr="00A03C83">
              <w:rPr>
                <w:bCs/>
                <w:i/>
              </w:rPr>
              <w:t>ECR-R</w:t>
            </w:r>
            <w:r w:rsidRPr="00A03C83">
              <w:rPr>
                <w:bCs/>
              </w:rPr>
              <w:t>): insecure attachment associated with higher rates of PTSD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0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Maunder et al., 2006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SARS outbreak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Canada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Maunder&lt;/Author&gt;&lt;Year&gt;2006&lt;/Year&gt;&lt;RecNum&gt;59&lt;/RecNum&gt;&lt;DisplayText&gt;(62)&lt;/DisplayText&gt;&lt;record&gt;&lt;rec-number&gt;59&lt;/rec-number&gt;&lt;foreign-keys&gt;&lt;key app="EN" db-id="r9ves9td602vfzewawzxvevweferzadz52pz" timestamp="1539595012"&gt;59&lt;/key&gt;&lt;/foreign-keys&gt;&lt;ref-type name="Journal Article"&gt;17&lt;/ref-type&gt;&lt;contributors&gt;&lt;authors&gt;&lt;author&gt;Maunder, Robert G&lt;/author&gt;&lt;author&gt;Lancee, William J&lt;/author&gt;&lt;author&gt;Balderson, Kenneth E&lt;/author&gt;&lt;author&gt;Bennett, Jocelyn P&lt;/author&gt;&lt;author&gt;Borgundvaag, Bjug&lt;/author&gt;&lt;author&gt;Evans, Susan&lt;/author&gt;&lt;author&gt;Fernandes, Christopher MB&lt;/author&gt;&lt;author&gt;Goldbloom, David S&lt;/author&gt;&lt;author&gt;Gupta, Mona&lt;/author&gt;&lt;author&gt;Hunter, Jonathan J&lt;/author&gt;&lt;/authors&gt;&lt;/contributors&gt;&lt;titles&gt;&lt;title&gt;Long-term psychological and occupational effects of providing hospital healthcare during SARS outbreak&lt;/title&gt;&lt;secondary-title&gt;Emerging infectious diseases&lt;/secondary-title&gt;&lt;/titles&gt;&lt;periodical&gt;&lt;full-title&gt;Emerging infectious diseases&lt;/full-title&gt;&lt;/periodical&gt;&lt;pages&gt;1924&lt;/pages&gt;&lt;volume&gt;12&lt;/volume&gt;&lt;number&gt;12&lt;/number&gt;&lt;dates&gt;&lt;year&gt;2006&lt;/year&gt;&lt;/dates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63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Cross-sectional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13-26months 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587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505:82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 xml:space="preserve">Undisclosed 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 xml:space="preserve">Undisclosed </w:t>
            </w:r>
          </w:p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</w:rPr>
              <w:t>IES</w:t>
            </w:r>
            <w:r w:rsidRPr="00A03C83">
              <w:t xml:space="preserve">)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sychological distress (</w:t>
            </w:r>
            <w:r w:rsidRPr="00A03C83">
              <w:rPr>
                <w:i/>
              </w:rPr>
              <w:t>KPDS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Burnout (</w:t>
            </w:r>
            <w:r w:rsidRPr="00A03C83">
              <w:rPr>
                <w:i/>
              </w:rPr>
              <w:t>MBI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t>Gender</w:t>
            </w:r>
            <w:r w:rsidRPr="00A03C83">
              <w:rPr>
                <w:bCs/>
              </w:rPr>
              <w:t xml:space="preserve">: </w:t>
            </w:r>
            <w:r>
              <w:rPr>
                <w:bCs/>
              </w:rPr>
              <w:t>women</w:t>
            </w:r>
            <w:r w:rsidRPr="00A03C83">
              <w:rPr>
                <w:bCs/>
              </w:rPr>
              <w:t xml:space="preserve"> associated with higher PTSD morbidity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Attachment style</w:t>
            </w:r>
            <w:r w:rsidRPr="00A03C83">
              <w:rPr>
                <w:bCs/>
              </w:rPr>
              <w:t>: attachment anxiety associated with higher rates of psychological distress and higher PTSD morbidity; attachment avoidance associated with higher rates of psychological distress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7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McFarlane, 1989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Extreme bushfir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Australia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McFarlane&lt;/Author&gt;&lt;Year&gt;1989&lt;/Year&gt;&lt;RecNum&gt;60&lt;/RecNum&gt;&lt;DisplayText&gt;(56)&lt;/DisplayText&gt;&lt;record&gt;&lt;rec-number&gt;60&lt;/rec-number&gt;&lt;foreign-keys&gt;&lt;key app="EN" db-id="r9ves9td602vfzewawzxvevweferzadz52pz" timestamp="1539595022"&gt;60&lt;/key&gt;&lt;/foreign-keys&gt;&lt;ref-type name="Journal Article"&gt;17&lt;/ref-type&gt;&lt;contributors&gt;&lt;authors&gt;&lt;author&gt;McFarlane, Alexander C&lt;/author&gt;&lt;/authors&gt;&lt;/contributors&gt;&lt;titles&gt;&lt;title&gt;The aetiology of post-traumatic morbidity: predisposing, precipitating and perpetuating factors&lt;/title&gt;&lt;secondary-title&gt;The British Journal of Psychiatry&lt;/secondary-title&gt;&lt;/titles&gt;&lt;periodical&gt;&lt;full-title&gt;The British Journal of Psychiatry&lt;/full-title&gt;&lt;/periodical&gt;&lt;pages&gt;221-228&lt;/pages&gt;&lt;volume&gt;154&lt;/volume&gt;&lt;number&gt;2&lt;/number&gt;&lt;dates&gt;&lt;year&gt;1989&lt;/year&gt;&lt;/dates&gt;&lt;isbn&gt;0007-1250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57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, 4 wav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4, 11, 29months 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315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36.1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lastRenderedPageBreak/>
              <w:t>Firefight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PTSD (</w:t>
            </w:r>
            <w:r w:rsidRPr="00A03C83">
              <w:rPr>
                <w:i/>
                <w:iCs/>
              </w:rPr>
              <w:t>IES; GHQ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Age</w:t>
            </w:r>
            <w:r w:rsidRPr="00A03C83">
              <w:t>: at 11 and 29months, younger associated with higher PTSD morbidity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Social class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lastRenderedPageBreak/>
              <w:t>History of mental illness</w:t>
            </w:r>
            <w:r w:rsidRPr="00A03C83">
              <w:t xml:space="preserve">: at 4 and 29months associated with higher PTSD morbidity </w:t>
            </w:r>
          </w:p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/>
                <w:bCs/>
              </w:rPr>
              <w:t>History of life stressors</w:t>
            </w:r>
            <w:r w:rsidRPr="00A03C83">
              <w:t xml:space="preserve">: at 4months life events associated with higher PTSD morbidity 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t>Personality traits</w:t>
            </w:r>
            <w:r w:rsidRPr="00A03C83">
              <w:t xml:space="preserve"> (</w:t>
            </w:r>
            <w:r w:rsidRPr="00A03C83">
              <w:rPr>
                <w:i/>
                <w:iCs/>
              </w:rPr>
              <w:t>EPI</w:t>
            </w:r>
            <w:r w:rsidRPr="00A03C83">
              <w:t xml:space="preserve">): at 4, 11 and 29months, neuroticism associated with higher PTSD morbidity 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9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McFarlane, 1988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Extreme bushfir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Australia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McFarlane&lt;/Author&gt;&lt;Year&gt;1988&lt;/Year&gt;&lt;RecNum&gt;83&lt;/RecNum&gt;&lt;DisplayText&gt;(30)&lt;/DisplayText&gt;&lt;record&gt;&lt;rec-number&gt;83&lt;/rec-number&gt;&lt;foreign-keys&gt;&lt;key app="EN" db-id="r9ves9td602vfzewawzxvevweferzadz52pz" timestamp="1540372618"&gt;83&lt;/key&gt;&lt;/foreign-keys&gt;&lt;ref-type name="Journal Article"&gt;17&lt;/ref-type&gt;&lt;contributors&gt;&lt;authors&gt;&lt;author&gt;McFarlane, Alexander C&lt;/author&gt;&lt;/authors&gt;&lt;/contributors&gt;&lt;titles&gt;&lt;title&gt;The longitudinal course of posttraumatic morbidity: the range of outcomes and their predictors&lt;/title&gt;&lt;secondary-title&gt;Journal of Nervous and Mental Disease&lt;/secondary-title&gt;&lt;/titles&gt;&lt;periodical&gt;&lt;full-title&gt;Journal of nervous and mental disease&lt;/full-title&gt;&lt;/periodical&gt;&lt;dates&gt;&lt;year&gt;1988&lt;/year&gt;&lt;/dates&gt;&lt;isbn&gt;1539-736X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31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 3 wav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4, 11, 29months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315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35.1 </w:t>
            </w:r>
            <w:r w:rsidRPr="00A03C83">
              <w:rPr>
                <w:iCs/>
              </w:rPr>
              <w:sym w:font="Symbol" w:char="F0B1"/>
            </w:r>
            <w:r w:rsidRPr="00A03C83">
              <w:t xml:space="preserve"> </w:t>
            </w:r>
            <w:r w:rsidRPr="00A03C83">
              <w:rPr>
                <w:rFonts w:eastAsia="Calibri"/>
              </w:rPr>
              <w:t>10.6</w:t>
            </w:r>
          </w:p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  <w:r w:rsidRPr="00A03C83">
              <w:t>Firefight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  <w:iCs/>
              </w:rPr>
              <w:t>IES; GHQ</w:t>
            </w:r>
            <w:r w:rsidRPr="00A03C83">
              <w:t xml:space="preserve">) </w:t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t>Ag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History of mental illness</w:t>
            </w:r>
            <w:r w:rsidRPr="00A03C83">
              <w:t xml:space="preserve">: associated with higher rates of persistent chronic, resolved chronic, recurrent chronic PTSD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History of trauma,</w:t>
            </w:r>
            <w:r w:rsidRPr="00A03C83">
              <w:rPr>
                <w:b/>
                <w:bCs/>
              </w:rPr>
              <w:t xml:space="preserve"> </w:t>
            </w:r>
            <w:r w:rsidRPr="00A03C83">
              <w:t>similar</w:t>
            </w:r>
          </w:p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/>
                <w:bCs/>
              </w:rPr>
              <w:t>History of life stressors</w:t>
            </w:r>
            <w:r w:rsidRPr="00A03C83">
              <w:t>: associated with higher persistent chronic PTSD morbidity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t>Personality traits</w:t>
            </w:r>
            <w:r w:rsidRPr="00A03C83">
              <w:t xml:space="preserve"> (</w:t>
            </w:r>
            <w:r w:rsidRPr="00A03C83">
              <w:rPr>
                <w:i/>
                <w:iCs/>
              </w:rPr>
              <w:t>EPI</w:t>
            </w:r>
            <w:r w:rsidRPr="00A03C83">
              <w:t>): neuroticism associated with higher persistent chronic PTSD; avoidance associated with higher acute, persistent chronic, resolved chronic and, at 11months, delayed-onset trajectory of PTSD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9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McFarlane, 1987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Extreme bushfir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Australia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McFarlane&lt;/Author&gt;&lt;Year&gt;1987&lt;/Year&gt;&lt;RecNum&gt;93&lt;/RecNum&gt;&lt;DisplayText&gt;(44)&lt;/DisplayText&gt;&lt;record&gt;&lt;rec-number&gt;93&lt;/rec-number&gt;&lt;foreign-keys&gt;&lt;key app="EN" db-id="r9ves9td602vfzewawzxvevweferzadz52pz" timestamp="1540374380"&gt;93&lt;/key&gt;&lt;/foreign-keys&gt;&lt;ref-type name="Journal Article"&gt;17&lt;/ref-type&gt;&lt;contributors&gt;&lt;authors&gt;&lt;author&gt;McFarlane, Alexander C&lt;/author&gt;&lt;/authors&gt;&lt;/contributors&gt;&lt;titles&gt;&lt;title&gt;Life events and psychiatric disorder: The role of a natural disaster&lt;/title&gt;&lt;secondary-title&gt;The British Journal of Psychiatry&lt;/secondary-title&gt;&lt;/titles&gt;&lt;periodical&gt;&lt;full-title&gt;The British Journal of Psychiatry&lt;/full-title&gt;&lt;/periodical&gt;&lt;pages&gt;362-367&lt;/pages&gt;&lt;volume&gt;151&lt;/volume&gt;&lt;number&gt;3&lt;/number&gt;&lt;dates&gt;&lt;year&gt;1987&lt;/year&gt;&lt;/dates&gt;&lt;isbn&gt;0007-1250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45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4, 11, 29months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lastRenderedPageBreak/>
              <w:t>n</w:t>
            </w:r>
            <w:r w:rsidRPr="00A03C83">
              <w:t>=469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Undisclos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35.1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Firefight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Psychological morbidity (</w:t>
            </w:r>
            <w:r w:rsidRPr="00A03C83">
              <w:rPr>
                <w:i/>
                <w:iCs/>
              </w:rPr>
              <w:t>GHQ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Ag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Social clas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History of trauma</w:t>
            </w:r>
            <w:r w:rsidRPr="00A03C83">
              <w:t>,</w:t>
            </w:r>
            <w:r w:rsidRPr="00A03C83">
              <w:rPr>
                <w:b/>
                <w:bCs/>
              </w:rPr>
              <w:t xml:space="preserve"> </w:t>
            </w:r>
            <w:r w:rsidRPr="00A03C83">
              <w:t xml:space="preserve">similar: associated with higher psychological morbidity </w:t>
            </w:r>
          </w:p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/>
                <w:bCs/>
              </w:rPr>
              <w:t>History of life stressors</w:t>
            </w:r>
            <w:r w:rsidRPr="00A03C83">
              <w:t xml:space="preserve">: associated with higher psychological morbidity 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86.67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Misra et al., 2009</w:t>
            </w:r>
            <w:r w:rsidRPr="00A03C83">
              <w:br/>
              <w:t>London bombing</w:t>
            </w:r>
            <w:r w:rsidRPr="00A03C83">
              <w:br/>
              <w:t>United Kingdom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Misra&lt;/Author&gt;&lt;Year&gt;2009&lt;/Year&gt;&lt;RecNum&gt;84&lt;/RecNum&gt;&lt;DisplayText&gt;(31)&lt;/DisplayText&gt;&lt;record&gt;&lt;rec-number&gt;84&lt;/rec-number&gt;&lt;foreign-keys&gt;&lt;key app="EN" db-id="r9ves9td602vfzewawzxvevweferzadz52pz" timestamp="1540372673"&gt;84&lt;/key&gt;&lt;/foreign-keys&gt;&lt;ref-type name="Journal Article"&gt;17&lt;/ref-type&gt;&lt;contributors&gt;&lt;authors&gt;&lt;author&gt;Misra, Monika&lt;/author&gt;&lt;author&gt;Greenberg, Neil&lt;/author&gt;&lt;author&gt;Hutchinson, Chris&lt;/author&gt;&lt;author&gt;Brain, Andrea&lt;/author&gt;&lt;author&gt;Glozier, Nick&lt;/author&gt;&lt;/authors&gt;&lt;/contributors&gt;&lt;titles&gt;&lt;title&gt;Psychological impact upon London Ambulance Service of the 2005 bombings&lt;/title&gt;&lt;secondary-title&gt;Occupational medicine&lt;/secondary-title&gt;&lt;/titles&gt;&lt;periodical&gt;&lt;full-title&gt;Occupational medicine&lt;/full-title&gt;&lt;/periodical&gt;&lt;pages&gt;428-433&lt;/pages&gt;&lt;volume&gt;59&lt;/volume&gt;&lt;number&gt;6&lt;/number&gt;&lt;dates&gt;&lt;year&gt;2009&lt;/year&gt;&lt;/dates&gt;&lt;isbn&gt;1471-8405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32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  <w:r w:rsidRPr="00A03C83">
              <w:br/>
              <w:t xml:space="preserve">2months 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341</w:t>
            </w:r>
            <w:r w:rsidRPr="00A03C83">
              <w:rPr>
                <w:iCs/>
              </w:rPr>
              <w:br/>
              <w:t xml:space="preserve">109:232 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Undisclosed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40.2</w:t>
            </w:r>
          </w:p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  <w:r w:rsidRPr="00A03C83">
              <w:rPr>
                <w:iCs/>
              </w:rPr>
              <w:t>Ambulance service personnel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</w:rPr>
              <w:t>TSQ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Stress (</w:t>
            </w:r>
            <w:r w:rsidRPr="00A03C83">
              <w:rPr>
                <w:i/>
              </w:rPr>
              <w:t>5 adjustment disorder symptoms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Ag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Gender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Cs/>
              </w:rPr>
              <w:t>History of trauma</w:t>
            </w:r>
            <w:r w:rsidRPr="00A03C83">
              <w:t xml:space="preserve"> 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0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Musa &amp; Hamid, 2008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Armed conflict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Darfur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Musa&lt;/Author&gt;&lt;Year&gt;2008&lt;/Year&gt;&lt;RecNum&gt;88&lt;/RecNum&gt;&lt;DisplayText&gt;(40)&lt;/DisplayText&gt;&lt;record&gt;&lt;rec-number&gt;88&lt;/rec-number&gt;&lt;foreign-keys&gt;&lt;key app="EN" db-id="r9ves9td602vfzewawzxvevweferzadz52pz" timestamp="1540373412"&gt;88&lt;/key&gt;&lt;/foreign-keys&gt;&lt;ref-type name="Journal Article"&gt;17&lt;/ref-type&gt;&lt;contributors&gt;&lt;authors&gt;&lt;author&gt;Musa, Saif Ali&lt;/author&gt;&lt;author&gt;Hamid, Abdalla ARM&lt;/author&gt;&lt;/authors&gt;&lt;/contributors&gt;&lt;titles&gt;&lt;title&gt;Psychological problems among aid workers operating in Darfur&lt;/title&gt;&lt;secondary-title&gt;Social Behavior and Personality: an international journal&lt;/secondary-title&gt;&lt;/titles&gt;&lt;periodical&gt;&lt;full-title&gt;Social Behavior and Personality: an international journal&lt;/full-title&gt;&lt;/periodical&gt;&lt;pages&gt;407-416&lt;/pages&gt;&lt;volume&gt;36&lt;/volume&gt;&lt;number&gt;3&lt;/number&gt;&lt;dates&gt;&lt;year&gt;2008&lt;/year&gt;&lt;/dates&gt;&lt;isbn&gt;0301-2212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41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During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53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23:30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20 to 55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31.6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Aid work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Secondary traumatic stress (</w:t>
            </w:r>
            <w:r w:rsidRPr="00A03C83">
              <w:rPr>
                <w:i/>
              </w:rPr>
              <w:t>ProQOL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Anxiety (</w:t>
            </w:r>
            <w:r w:rsidRPr="00A03C83">
              <w:rPr>
                <w:i/>
              </w:rPr>
              <w:t>GHQ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Depression (</w:t>
            </w:r>
            <w:r w:rsidRPr="00A03C83">
              <w:rPr>
                <w:i/>
              </w:rPr>
              <w:t>GHQ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Somatic symptoms (</w:t>
            </w:r>
            <w:r w:rsidRPr="00A03C83">
              <w:rPr>
                <w:i/>
              </w:rPr>
              <w:t>GHQ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Burnout (</w:t>
            </w:r>
            <w:r w:rsidRPr="00A03C83">
              <w:rPr>
                <w:i/>
              </w:rPr>
              <w:t>ProQOL; RWBQ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</w:rPr>
              <w:t>Age</w:t>
            </w:r>
            <w:r w:rsidRPr="00A03C83">
              <w:t>: younger associated with high rates of secondary traumatic stress and burnout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</w:rPr>
              <w:t>Gender</w:t>
            </w:r>
            <w:r w:rsidRPr="00A03C83">
              <w:t xml:space="preserve">: </w:t>
            </w:r>
            <w:r>
              <w:t>women</w:t>
            </w:r>
            <w:r w:rsidRPr="00A03C83">
              <w:t xml:space="preserve"> associated with higher rates of burnout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68.80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North et al., 2002b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Oklahoma City bombing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North&lt;/Author&gt;&lt;Year&gt;2002&lt;/Year&gt;&lt;RecNum&gt;61&lt;/RecNum&gt;&lt;DisplayText&gt;(67)&lt;/DisplayText&gt;&lt;record&gt;&lt;rec-number&gt;61&lt;/rec-number&gt;&lt;foreign-keys&gt;&lt;key app="EN" db-id="r9ves9td602vfzewawzxvevweferzadz52pz" timestamp="1539595216"&gt;61&lt;/key&gt;&lt;/foreign-keys&gt;&lt;ref-type name="Journal Article"&gt;17&lt;/ref-type&gt;&lt;contributors&gt;&lt;authors&gt;&lt;author&gt;North, Carol S&lt;/author&gt;&lt;author&gt;Tivis, Laura&lt;/author&gt;&lt;author&gt;McMillen, J Curtis&lt;/author&gt;&lt;author&gt;Pfefferbaum, Betty&lt;/author&gt;&lt;author&gt;Spitznagel, Edward L&lt;/author&gt;&lt;author&gt;Cox, Jann&lt;/author&gt;&lt;author&gt;Nixon, Sara&lt;/author&gt;&lt;author&gt;Bunch, Kenneth P&lt;/author&gt;&lt;author&gt;Smith, Elizabeth M&lt;/author&gt;&lt;/authors&gt;&lt;/contributors&gt;&lt;titles&gt;&lt;title&gt;Psychiatric disorders in rescue workers after the Oklahoma City bombing&lt;/title&gt;&lt;secondary-title&gt;American Journal of Psychiatry&lt;/secondary-title&gt;&lt;/titles&gt;&lt;periodical&gt;&lt;full-title&gt;American Journal of Psychiatry&lt;/full-title&gt;&lt;/periodical&gt;&lt;pages&gt;857-859&lt;/pages&gt;&lt;volume&gt;159&lt;/volume&gt;&lt;number&gt;5&lt;/number&gt;&lt;dates&gt;&lt;year&gt;2002&lt;/year&gt;&lt;/dates&gt;&lt;isbn&gt;0002-953X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68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 xml:space="preserve">34months 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lastRenderedPageBreak/>
              <w:t>n</w:t>
            </w:r>
            <w:r w:rsidRPr="00A03C83">
              <w:t>=181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5:176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Undisclos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38.5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Firefighters</w:t>
            </w:r>
          </w:p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PTSD (</w:t>
            </w:r>
            <w:r w:rsidRPr="00A03C83">
              <w:rPr>
                <w:i/>
                <w:iCs/>
              </w:rPr>
              <w:t>DIS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Generalised anxiety disorder (</w:t>
            </w:r>
            <w:r w:rsidRPr="00A03C83">
              <w:rPr>
                <w:i/>
                <w:iCs/>
              </w:rPr>
              <w:t>DIS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anic disorder (</w:t>
            </w:r>
            <w:r w:rsidRPr="00A03C83">
              <w:rPr>
                <w:i/>
                <w:iCs/>
              </w:rPr>
              <w:t>DIS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Depression (</w:t>
            </w:r>
            <w:r w:rsidRPr="00A03C83">
              <w:rPr>
                <w:i/>
                <w:iCs/>
              </w:rPr>
              <w:t>DIS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Alcohol use disorder (</w:t>
            </w:r>
            <w:r w:rsidRPr="00A03C83">
              <w:rPr>
                <w:i/>
                <w:iCs/>
              </w:rPr>
              <w:t>DIS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Drug use disorder (</w:t>
            </w:r>
            <w:r w:rsidRPr="00A03C83">
              <w:rPr>
                <w:i/>
                <w:iCs/>
              </w:rPr>
              <w:t>DIS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lastRenderedPageBreak/>
              <w:t xml:space="preserve">History of mental illness </w:t>
            </w:r>
            <w:r w:rsidRPr="00A03C83">
              <w:t>(</w:t>
            </w:r>
            <w:r w:rsidRPr="00A03C83">
              <w:rPr>
                <w:i/>
                <w:iCs/>
              </w:rPr>
              <w:t>DIS</w:t>
            </w:r>
            <w:r w:rsidRPr="00A03C83">
              <w:t xml:space="preserve">): associated with higher PTSD, anxiety related disorder, depression, alcohol and drug use disorder </w:t>
            </w:r>
            <w:r w:rsidRPr="00A03C83">
              <w:lastRenderedPageBreak/>
              <w:t>morbidity; associated with higher morbidity of non-alcoholic disorders four-fold; history of PTSD associated with higher PTSD morbidity post-disaster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9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Pietrzak et al., 2014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World Trade Centr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Pietrzak&lt;/Author&gt;&lt;Year&gt;2014&lt;/Year&gt;&lt;RecNum&gt;94&lt;/RecNum&gt;&lt;DisplayText&gt;(53)&lt;/DisplayText&gt;&lt;record&gt;&lt;rec-number&gt;94&lt;/rec-number&gt;&lt;foreign-keys&gt;&lt;key app="EN" db-id="r9ves9td602vfzewawzxvevweferzadz52pz" timestamp="1540374467"&gt;94&lt;/key&gt;&lt;/foreign-keys&gt;&lt;ref-type name="Journal Article"&gt;17&lt;/ref-type&gt;&lt;contributors&gt;&lt;authors&gt;&lt;author&gt;Pietrzak, RH&lt;/author&gt;&lt;author&gt;Feder, A&lt;/author&gt;&lt;author&gt;Singh, R&lt;/author&gt;&lt;author&gt;Schechter, CB&lt;/author&gt;&lt;author&gt;Bromet, Evelyn J&lt;/author&gt;&lt;author&gt;Katz, CL&lt;/author&gt;&lt;author&gt;Reissman, DB&lt;/author&gt;&lt;author&gt;Ozbay, F&lt;/author&gt;&lt;author&gt;Sharma, V&lt;/author&gt;&lt;author&gt;Crane, M&lt;/author&gt;&lt;/authors&gt;&lt;/contributors&gt;&lt;titles&gt;&lt;title&gt;Trajectories of PTSD risk and resilience in World Trade Center responders: an 8-year prospective cohort study&lt;/title&gt;&lt;secondary-title&gt;Psychological Medicine&lt;/secondary-title&gt;&lt;/titles&gt;&lt;periodical&gt;&lt;full-title&gt;Psychological Medicine&lt;/full-title&gt;&lt;/periodical&gt;&lt;pages&gt;205-219&lt;/pages&gt;&lt;volume&gt;44&lt;/volume&gt;&lt;number&gt;1&lt;/number&gt;&lt;dates&gt;&lt;year&gt;2014&lt;/year&gt;&lt;/dates&gt;&lt;isbn&gt;0033-2917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54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, 3 wav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3, 6, 8years 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10,835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olice: 592:3,443</w:t>
            </w:r>
            <w:r w:rsidRPr="00A03C83">
              <w:br/>
              <w:t>Non-traditional: 913:5,886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Police: 41.2 </w:t>
            </w:r>
            <w:r w:rsidRPr="00A03C83">
              <w:br/>
              <w:t xml:space="preserve">Non-traditional: 45.3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t>Police (</w:t>
            </w:r>
            <w:r w:rsidRPr="00A03C83">
              <w:rPr>
                <w:i/>
                <w:iCs/>
              </w:rPr>
              <w:t>n</w:t>
            </w:r>
            <w:r w:rsidRPr="00A03C83">
              <w:t xml:space="preserve">=4,035); </w:t>
            </w:r>
            <w:r w:rsidRPr="00A03C83">
              <w:br/>
              <w:t>Non-traditional responders (</w:t>
            </w:r>
            <w:r w:rsidRPr="00A03C83">
              <w:rPr>
                <w:i/>
                <w:iCs/>
              </w:rPr>
              <w:t>n</w:t>
            </w:r>
            <w:r w:rsidRPr="00A03C83">
              <w:t>=6,800)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  <w:iCs/>
              </w:rPr>
              <w:t>PCL-S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  <w:r w:rsidRPr="00A03C83">
              <w:rPr>
                <w:i/>
                <w:iCs/>
              </w:rPr>
              <w:t xml:space="preserve">Police : non-traditional responders </w:t>
            </w:r>
            <w:r w:rsidRPr="00A03C83">
              <w:rPr>
                <w:b/>
                <w:bCs/>
              </w:rPr>
              <w:t>Age</w:t>
            </w:r>
            <w:r w:rsidRPr="00A03C83">
              <w:t>:</w:t>
            </w:r>
            <w:r w:rsidRPr="00A03C83">
              <w:rPr>
                <w:b/>
                <w:bCs/>
              </w:rPr>
              <w:t xml:space="preserve"> </w:t>
            </w:r>
            <w:r w:rsidRPr="00A03C83">
              <w:t>older associated with a higher severe chronic trajectory of PTSD  : older associated with a higher severe chronic trajectory of PTSD and younger associated with a higher improving  trajectory of PTS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Gender</w:t>
            </w:r>
            <w:r w:rsidRPr="00A03C83">
              <w:t xml:space="preserve">: </w:t>
            </w:r>
            <w:r>
              <w:t>women</w:t>
            </w:r>
            <w:r w:rsidRPr="00A03C83">
              <w:t xml:space="preserve"> associated with a higher delayed-onset trajectory of PTSD : </w:t>
            </w:r>
            <w:r>
              <w:t>women</w:t>
            </w:r>
            <w:r w:rsidRPr="00A03C83">
              <w:t xml:space="preserve"> associated with a higher severe and moderate chronic trajectory of PTSD, but also an improving trajectory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Ethnicity</w:t>
            </w:r>
            <w:r w:rsidRPr="00A03C83">
              <w:t>:</w:t>
            </w:r>
            <w:r w:rsidRPr="00A03C83">
              <w:rPr>
                <w:b/>
                <w:bCs/>
              </w:rPr>
              <w:t xml:space="preserve"> </w:t>
            </w:r>
            <w:r w:rsidRPr="00A03C83">
              <w:t xml:space="preserve">Hispanic associated with a higher severe chronic trajectory of PTSD : Hispanic associated with a higher severe chronic, delayed-onset, subsyndromal increasing, </w:t>
            </w:r>
            <w:r w:rsidRPr="00A03C83">
              <w:lastRenderedPageBreak/>
              <w:t>moderate chronic and improving  trajectory of PTS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Education</w:t>
            </w:r>
            <w:r w:rsidRPr="00A03C83">
              <w:t>: lower education associated with a higher delayed-onset trajectory of PTSD : lower education associated with a higher severe chronic, delayed-onset, subsyndromal increasing, moderate chronic and improving  trajectory of PTSD</w:t>
            </w:r>
          </w:p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/>
                <w:bCs/>
              </w:rPr>
              <w:t>Marital status</w:t>
            </w:r>
            <w:r w:rsidRPr="00A03C83">
              <w:t>: : widowed, separated or divorced associated with a higher severe chronic and delayed onset trajectory of PTSD; married/cohabiting associated with a higher moderate chronic trajectory of PTSD</w:t>
            </w:r>
            <w:r w:rsidRPr="00A03C83">
              <w:rPr>
                <w:b/>
                <w:bCs/>
              </w:rPr>
              <w:t xml:space="preserve"> </w:t>
            </w:r>
          </w:p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/>
                <w:bCs/>
              </w:rPr>
              <w:t>Income</w:t>
            </w:r>
            <w:r w:rsidRPr="00A03C83">
              <w:t>: higher associated with a higher severe chronic and delayed onset trajectory of PTSD</w:t>
            </w:r>
            <w:r w:rsidRPr="00A03C83">
              <w:rPr>
                <w:b/>
                <w:bCs/>
              </w:rPr>
              <w:t xml:space="preserve"> </w:t>
            </w:r>
          </w:p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/>
                <w:bCs/>
              </w:rPr>
              <w:t xml:space="preserve">History of mental illness </w:t>
            </w:r>
            <w:r w:rsidRPr="00A03C83">
              <w:t xml:space="preserve">(depression, anxiety, PTSD): associated with a higher severe chronic, delayed-onset or improving trajectory of PTSD :  associated with a higher severe chronic, delayed-onset, subsyndromal increasing, moderate chronic and an improving  trajectory of PTSD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History of life stressors</w:t>
            </w:r>
            <w:r w:rsidRPr="00A03C83">
              <w:t xml:space="preserve">: : associated with a higher severe chronic, delayed-onset, </w:t>
            </w:r>
            <w:r w:rsidRPr="00A03C83">
              <w:lastRenderedPageBreak/>
              <w:t>subsyndromal increasing, moderate chronic and an improving  trajectory of PTSD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100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Pietrzak et al., 2012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World Trade Centr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Pietrzak&lt;/Author&gt;&lt;Year&gt;2012&lt;/Year&gt;&lt;RecNum&gt;63&lt;/RecNum&gt;&lt;DisplayText&gt;(51)&lt;/DisplayText&gt;&lt;record&gt;&lt;rec-number&gt;63&lt;/rec-number&gt;&lt;foreign-keys&gt;&lt;key app="EN" db-id="r9ves9td602vfzewawzxvevweferzadz52pz" timestamp="1539595310"&gt;63&lt;/key&gt;&lt;/foreign-keys&gt;&lt;ref-type name="Journal Article"&gt;17&lt;/ref-type&gt;&lt;contributors&gt;&lt;authors&gt;&lt;author&gt;Pietrzak, Robert H&lt;/author&gt;&lt;author&gt;Schechter, Clyde B&lt;/author&gt;&lt;author&gt;Bromet, Evelyn J&lt;/author&gt;&lt;author&gt;Katz, Craig L&lt;/author&gt;&lt;author&gt;Reissman, Dori B&lt;/author&gt;&lt;author&gt;Ozbay, Fatih&lt;/author&gt;&lt;author&gt;Sharma, Vansh&lt;/author&gt;&lt;author&gt;Crane, Michael&lt;/author&gt;&lt;author&gt;Harrison, Denise&lt;/author&gt;&lt;author&gt;Herbert, Robin&lt;/author&gt;&lt;/authors&gt;&lt;/contributors&gt;&lt;titles&gt;&lt;title&gt;The burden of full and subsyndromal posttraumatic stress disorder among police involved in the World Trade Center rescue and recovery effort&lt;/title&gt;&lt;secondary-title&gt;Journal of psychiatric research&lt;/secondary-title&gt;&lt;/titles&gt;&lt;periodical&gt;&lt;full-title&gt;Journal of psychiatric research&lt;/full-title&gt;&lt;/periodical&gt;&lt;pages&gt;835-842&lt;/pages&gt;&lt;volume&gt;46&lt;/volume&gt;&lt;number&gt;7&lt;/number&gt;&lt;dates&gt;&lt;year&gt;2012&lt;/year&gt;&lt;/dates&gt;&lt;isbn&gt;0022-3956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52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Cross-sectional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0.8 to 7years, 4years (average)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8,466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Undisclosed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Undisclosed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Undisclosed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Police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</w:rPr>
              <w:t>PCL-S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b/>
                <w:iCs/>
              </w:rPr>
              <w:t>Age</w:t>
            </w:r>
            <w:r w:rsidRPr="00A03C83">
              <w:rPr>
                <w:iCs/>
              </w:rPr>
              <w:t>: older associated with higher PTSD morbidity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b/>
                <w:iCs/>
              </w:rPr>
              <w:t>Gender</w:t>
            </w:r>
            <w:r w:rsidRPr="00A03C83">
              <w:rPr>
                <w:iCs/>
              </w:rPr>
              <w:t xml:space="preserve">: </w:t>
            </w:r>
            <w:r>
              <w:rPr>
                <w:iCs/>
              </w:rPr>
              <w:t>women</w:t>
            </w:r>
            <w:r w:rsidRPr="00A03C83">
              <w:rPr>
                <w:iCs/>
              </w:rPr>
              <w:t xml:space="preserve"> associated with higher PTSD morbidity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b/>
                <w:iCs/>
              </w:rPr>
              <w:t>Ethnicity</w:t>
            </w:r>
            <w:r w:rsidRPr="00A03C83">
              <w:rPr>
                <w:iCs/>
              </w:rPr>
              <w:t>: Hispanic and ‘Other’ associated with higher PTSD morbidity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b/>
                <w:iCs/>
              </w:rPr>
              <w:t>Education</w:t>
            </w:r>
            <w:r w:rsidRPr="00A03C83">
              <w:rPr>
                <w:iCs/>
              </w:rPr>
              <w:t>: &lt; high school degree associated with higher PTSD morbidity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b/>
                <w:iCs/>
              </w:rPr>
              <w:t>Marital status</w:t>
            </w:r>
            <w:r w:rsidRPr="00A03C83">
              <w:rPr>
                <w:iCs/>
              </w:rPr>
              <w:t>: widowed, separated, divorced associated with higher PTSD morbidity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b/>
                <w:iCs/>
              </w:rPr>
              <w:t>Income</w:t>
            </w:r>
            <w:r w:rsidRPr="00A03C83">
              <w:rPr>
                <w:iCs/>
              </w:rPr>
              <w:t>: lower associated with higher PTSD morbidity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iCs/>
              </w:rPr>
              <w:t>History of life stressors</w:t>
            </w:r>
            <w:r w:rsidRPr="00A03C83">
              <w:rPr>
                <w:iCs/>
              </w:rPr>
              <w:t xml:space="preserve">: associated with higher PTSD morbidity 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0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Razik et al., 2013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Terrorist attack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akistan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Razik&lt;/Author&gt;&lt;Year&gt;2013&lt;/Year&gt;&lt;RecNum&gt;64&lt;/RecNum&gt;&lt;DisplayText&gt;(32)&lt;/DisplayText&gt;&lt;record&gt;&lt;rec-number&gt;64&lt;/rec-number&gt;&lt;foreign-keys&gt;&lt;key app="EN" db-id="r9ves9td602vfzewawzxvevweferzadz52pz" timestamp="1539595330"&gt;64&lt;/key&gt;&lt;/foreign-keys&gt;&lt;ref-type name="Journal Article"&gt;17&lt;/ref-type&gt;&lt;contributors&gt;&lt;authors&gt;&lt;author&gt;Razik, Saiqa&lt;/author&gt;&lt;author&gt;Ehring, Thomas&lt;/author&gt;&lt;author&gt;Emmelkamp, Paul MG&lt;/author&gt;&lt;/authors&gt;&lt;/contributors&gt;&lt;titles&gt;&lt;title&gt;Psychological consequences of terrorist attacks: Prevalence and predictors of mental health problems in Pakistani emergency responders&lt;/title&gt;&lt;secondary-title&gt;Psychiatry research&lt;/secondary-title&gt;&lt;/titles&gt;&lt;periodical&gt;&lt;full-title&gt;Psychiatry Research&lt;/full-title&gt;&lt;/periodical&gt;&lt;pages&gt;80-85&lt;/pages&gt;&lt;volume&gt;207&lt;/volume&gt;&lt;number&gt;1-2&lt;/number&gt;&lt;dates&gt;&lt;year&gt;2013&lt;/year&gt;&lt;/dates&gt;&lt;isbn&gt;0165-1781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33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125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0:125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Undisclosed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27.87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Cs/>
              </w:rPr>
              <w:lastRenderedPageBreak/>
              <w:t>Emergency relief work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PTSD (</w:t>
            </w:r>
            <w:r w:rsidRPr="00A03C83">
              <w:rPr>
                <w:i/>
              </w:rPr>
              <w:t>IES-R</w:t>
            </w:r>
            <w:r w:rsidRPr="00A03C83">
              <w:t>)</w:t>
            </w:r>
            <w:r w:rsidRPr="00A03C83">
              <w:br/>
              <w:t>Anxiety (</w:t>
            </w:r>
            <w:r w:rsidRPr="00A03C83">
              <w:rPr>
                <w:i/>
              </w:rPr>
              <w:t>PA&amp;D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Depression (</w:t>
            </w:r>
            <w:r w:rsidRPr="00A03C83">
              <w:rPr>
                <w:i/>
              </w:rPr>
              <w:t>PA&amp;D</w:t>
            </w:r>
            <w:r w:rsidRPr="00A03C83">
              <w:t>)</w:t>
            </w:r>
            <w:r w:rsidRPr="00A03C83">
              <w:br/>
              <w:t>Somatic symptoms (</w:t>
            </w:r>
            <w:r w:rsidRPr="00A03C83">
              <w:rPr>
                <w:i/>
              </w:rPr>
              <w:t>BSI</w:t>
            </w:r>
            <w:r w:rsidRPr="00A03C83">
              <w:rPr>
                <w:i/>
                <w:vertAlign w:val="superscript"/>
              </w:rPr>
              <w:t>1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Age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b/>
                <w:iCs/>
              </w:rPr>
              <w:t>Marital status</w:t>
            </w:r>
            <w:r w:rsidRPr="00A03C83">
              <w:rPr>
                <w:iCs/>
              </w:rPr>
              <w:t>: unmarried associated with higher rates of depression and somatic symptom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iCs/>
              </w:rPr>
              <w:lastRenderedPageBreak/>
              <w:t xml:space="preserve">History of trauma </w:t>
            </w:r>
            <w:r w:rsidRPr="00A03C83">
              <w:rPr>
                <w:iCs/>
              </w:rPr>
              <w:t>(</w:t>
            </w:r>
            <w:r w:rsidRPr="00A03C83">
              <w:rPr>
                <w:i/>
                <w:iCs/>
              </w:rPr>
              <w:t>PTS</w:t>
            </w:r>
            <w:r w:rsidRPr="00A03C83">
              <w:rPr>
                <w:iCs/>
              </w:rPr>
              <w:t>): associated with higher PTSD, anxiety, and depression morbidity, and higher rates of somatic symptoms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7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Sim &amp; Chua, 2004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SARS outbreak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Singapor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Sim&lt;/Author&gt;&lt;Year&gt;2004&lt;/Year&gt;&lt;RecNum&gt;65&lt;/RecNum&gt;&lt;DisplayText&gt;(45)&lt;/DisplayText&gt;&lt;record&gt;&lt;rec-number&gt;65&lt;/rec-number&gt;&lt;foreign-keys&gt;&lt;key app="EN" db-id="r9ves9td602vfzewawzxvevweferzadz52pz" timestamp="1539595349"&gt;65&lt;/key&gt;&lt;/foreign-keys&gt;&lt;ref-type name="Journal Article"&gt;17&lt;/ref-type&gt;&lt;contributors&gt;&lt;authors&gt;&lt;author&gt;Sim, Kang&lt;/author&gt;&lt;author&gt;Chua, Hong Choon&lt;/author&gt;&lt;/authors&gt;&lt;/contributors&gt;&lt;titles&gt;&lt;title&gt;The psychological impact of SARS: a matter of heart and mind&lt;/title&gt;&lt;secondary-title&gt;Canadian Medical Association Journal&lt;/secondary-title&gt;&lt;/titles&gt;&lt;periodical&gt;&lt;full-title&gt;Canadian Medical Association Journal&lt;/full-title&gt;&lt;/periodical&gt;&lt;pages&gt;811-812&lt;/pages&gt;&lt;volume&gt;170&lt;/volume&gt;&lt;number&gt;5&lt;/number&gt;&lt;dates&gt;&lt;year&gt;2004&lt;/year&gt;&lt;/dates&gt;&lt;isbn&gt;0820-3946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46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Cross-sectional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3months 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277 (nurses</w:t>
            </w:r>
            <w:r w:rsidRPr="00A03C83">
              <w:rPr>
                <w:i/>
                <w:iCs/>
              </w:rPr>
              <w:t xml:space="preserve"> n</w:t>
            </w:r>
            <w:r w:rsidRPr="00A03C83">
              <w:rPr>
                <w:iCs/>
              </w:rPr>
              <w:t>=186; doctors</w:t>
            </w:r>
            <w:r w:rsidRPr="00A03C83">
              <w:rPr>
                <w:i/>
                <w:iCs/>
              </w:rPr>
              <w:t xml:space="preserve"> n</w:t>
            </w:r>
            <w:r w:rsidRPr="00A03C83">
              <w:rPr>
                <w:iCs/>
              </w:rPr>
              <w:t>=91)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Nurses: 185:1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Doctors: 104:82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Undisclosed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Nurses: 40.7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Doctors: 35.2</w:t>
            </w:r>
          </w:p>
          <w:p w:rsidR="00243E17" w:rsidRPr="00A03C83" w:rsidRDefault="00243E17" w:rsidP="00E742BA">
            <w:pPr>
              <w:spacing w:line="276" w:lineRule="auto"/>
              <w:rPr>
                <w:i/>
              </w:rPr>
            </w:pPr>
            <w:r w:rsidRPr="00A03C83">
              <w:rPr>
                <w:iCs/>
              </w:rPr>
              <w:t>Nurses and docto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</w:rPr>
              <w:t>IES-R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sychological morbidity (</w:t>
            </w:r>
            <w:r w:rsidRPr="00A03C83">
              <w:rPr>
                <w:i/>
              </w:rPr>
              <w:t>GHQ-28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t>Age</w:t>
            </w:r>
            <w:r w:rsidRPr="00A03C83">
              <w:rPr>
                <w:bCs/>
              </w:rPr>
              <w:t>: younger associated with higher PTSD morbidity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t>Marital status</w:t>
            </w:r>
            <w:r w:rsidRPr="00A03C83">
              <w:rPr>
                <w:bCs/>
              </w:rPr>
              <w:t>: married associated with higher PTSD morbidity</w:t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7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Spinhoven &amp; Verschuur, 2006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Bijlmermeer aviation disaster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Netherland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Spinhoven&lt;/Author&gt;&lt;Year&gt;2006&lt;/Year&gt;&lt;RecNum&gt;66&lt;/RecNum&gt;&lt;DisplayText&gt;(46)&lt;/DisplayText&gt;&lt;record&gt;&lt;rec-number&gt;66&lt;/rec-number&gt;&lt;foreign-keys&gt;&lt;key app="EN" db-id="r9ves9td602vfzewawzxvevweferzadz52pz" timestamp="1539595366"&gt;66&lt;/key&gt;&lt;/foreign-keys&gt;&lt;ref-type name="Journal Article"&gt;17&lt;/ref-type&gt;&lt;contributors&gt;&lt;authors&gt;&lt;author&gt;Spinhoven, Philip&lt;/author&gt;&lt;author&gt;Verschuur, Margot&lt;/author&gt;&lt;/authors&gt;&lt;/contributors&gt;&lt;titles&gt;&lt;title&gt;Predictors of fatigue in rescue workers and residents in the aftermath of an aviation disaster: A longitudinal study&lt;/title&gt;&lt;secondary-title&gt;Psychosomatic medicine&lt;/secondary-title&gt;&lt;/titles&gt;&lt;periodical&gt;&lt;full-title&gt;Psychosomatic medicine&lt;/full-title&gt;&lt;/periodical&gt;&lt;pages&gt;605-612&lt;/pages&gt;&lt;volume&gt;68&lt;/volume&gt;&lt;number&gt;4&lt;/number&gt;&lt;dates&gt;&lt;year&gt;2006&lt;/year&gt;&lt;/dates&gt;&lt;isbn&gt;0033-3174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47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, 2 wav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11, 13-28months 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1951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150:1801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45 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t>Disaster workers (police, firefighters, accident and wreckage investigators)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sychological distress (</w:t>
            </w:r>
            <w:r w:rsidRPr="00A03C83">
              <w:rPr>
                <w:i/>
                <w:iCs/>
              </w:rPr>
              <w:t>GHQ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Fatigue (</w:t>
            </w:r>
            <w:r w:rsidRPr="00A03C83">
              <w:rPr>
                <w:i/>
                <w:iCs/>
              </w:rPr>
              <w:t>CIS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Quality of life (</w:t>
            </w:r>
            <w:r w:rsidRPr="00A03C83">
              <w:rPr>
                <w:i/>
                <w:iCs/>
              </w:rPr>
              <w:t>EQ-5D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/>
                <w:bCs/>
              </w:rPr>
              <w:t>Age</w:t>
            </w:r>
            <w:r w:rsidRPr="00A03C83">
              <w:t>: younger associated with higher rates of fatigu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Gender</w:t>
            </w:r>
            <w:r w:rsidRPr="00A03C83">
              <w:t xml:space="preserve">: </w:t>
            </w:r>
            <w:r>
              <w:t>women</w:t>
            </w:r>
            <w:r w:rsidRPr="00A03C83">
              <w:t xml:space="preserve"> associated with higher rates of fatigue</w:t>
            </w:r>
          </w:p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t>Ethnicity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Education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b/>
                <w:bCs/>
              </w:rPr>
              <w:t xml:space="preserve">Reassured by physicians </w:t>
            </w:r>
            <w:r w:rsidRPr="00A03C83">
              <w:t>(</w:t>
            </w:r>
            <w:r w:rsidRPr="00A03C83">
              <w:rPr>
                <w:i/>
                <w:iCs/>
              </w:rPr>
              <w:t>RQ</w:t>
            </w:r>
            <w:r w:rsidRPr="00A03C83">
              <w:t xml:space="preserve">): not reassured associated with higher rates of </w:t>
            </w:r>
            <w:r w:rsidRPr="00A03C83">
              <w:lastRenderedPageBreak/>
              <w:t xml:space="preserve">fatigue, persistent fatigue, psychological distress and lower quality of life 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100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Stellman et al., 2008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World Trade Centr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Stellman&lt;/Author&gt;&lt;Year&gt;2008&lt;/Year&gt;&lt;RecNum&gt;89&lt;/RecNum&gt;&lt;DisplayText&gt;(41)&lt;/DisplayText&gt;&lt;record&gt;&lt;rec-number&gt;89&lt;/rec-number&gt;&lt;foreign-keys&gt;&lt;key app="EN" db-id="r9ves9td602vfzewawzxvevweferzadz52pz" timestamp="1540373466"&gt;89&lt;/key&gt;&lt;/foreign-keys&gt;&lt;ref-type name="Journal Article"&gt;17&lt;/ref-type&gt;&lt;contributors&gt;&lt;authors&gt;&lt;author&gt;Stellman, Jeanne Mager&lt;/author&gt;&lt;author&gt;Smith, Rebecca P&lt;/author&gt;&lt;author&gt;Katz, Craig L&lt;/author&gt;&lt;author&gt;Sharma, Vansh&lt;/author&gt;&lt;author&gt;Charney, Dennis S&lt;/author&gt;&lt;author&gt;Herbert, Robin&lt;/author&gt;&lt;author&gt;Moline, Jacqueline&lt;/author&gt;&lt;author&gt;Luft, Benjamin J&lt;/author&gt;&lt;author&gt;Markowitz, Steven&lt;/author&gt;&lt;author&gt;Udasin, Iris&lt;/author&gt;&lt;/authors&gt;&lt;/contributors&gt;&lt;titles&gt;&lt;title&gt;Enduring mental health morbidity and social function impairment in world trade center rescue, recovery, and cleanup workers: the psychological dimension of an environmental health disaster&lt;/title&gt;&lt;secondary-title&gt;Environmental health perspectives&lt;/secondary-title&gt;&lt;/titles&gt;&lt;periodical&gt;&lt;full-title&gt;Environmental health perspectives&lt;/full-title&gt;&lt;/periodical&gt;&lt;pages&gt;1248&lt;/pages&gt;&lt;volume&gt;116&lt;/volume&gt;&lt;number&gt;9&lt;/number&gt;&lt;dates&gt;&lt;year&gt;2008&lt;/year&gt;&lt;/dates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42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10-61months 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10,132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1,285:8,847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42.1 </w:t>
            </w:r>
            <w:r w:rsidRPr="00A03C83">
              <w:rPr>
                <w:iCs/>
              </w:rPr>
              <w:sym w:font="Symbol" w:char="F0B1"/>
            </w:r>
            <w:r w:rsidRPr="00A03C83">
              <w:t xml:space="preserve"> 9.1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t>Relief, recovery, clean-up, recovery work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  <w:iCs/>
              </w:rPr>
              <w:t>PCL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Depression (</w:t>
            </w:r>
            <w:r w:rsidRPr="00A03C83">
              <w:rPr>
                <w:i/>
                <w:iCs/>
              </w:rPr>
              <w:t>PHQ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anic disorder (</w:t>
            </w:r>
            <w:r w:rsidRPr="00A03C83">
              <w:rPr>
                <w:i/>
                <w:iCs/>
              </w:rPr>
              <w:t>PHQ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</w:p>
          <w:p w:rsidR="00243E17" w:rsidRPr="00A03C83" w:rsidRDefault="00243E17" w:rsidP="00E742BA">
            <w:pPr>
              <w:snapToGrid w:val="0"/>
              <w:spacing w:before="240" w:line="276" w:lineRule="auto"/>
              <w:contextualSpacing/>
            </w:pP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Age</w:t>
            </w:r>
            <w:r w:rsidRPr="00A03C83">
              <w:t>: older associated with higher PTSD and depression morbidity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Gender</w:t>
            </w:r>
            <w:r w:rsidRPr="00A03C83">
              <w:t xml:space="preserve">: </w:t>
            </w:r>
            <w:r>
              <w:t>women</w:t>
            </w:r>
            <w:r w:rsidRPr="00A03C83">
              <w:t xml:space="preserve"> associated with higher depression and panic morbidity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Ethnicity</w:t>
            </w:r>
            <w:r w:rsidRPr="00A03C83">
              <w:t>: Hispanic ethnicity associated with higher PTSD, depression, and panic morbidity</w:t>
            </w:r>
          </w:p>
          <w:p w:rsidR="00243E17" w:rsidRPr="00A03C83" w:rsidRDefault="00243E17" w:rsidP="00E742BA">
            <w:pPr>
              <w:spacing w:line="276" w:lineRule="auto"/>
              <w:rPr>
                <w:b/>
                <w:bCs/>
              </w:rPr>
            </w:pPr>
            <w:r w:rsidRPr="00A03C83">
              <w:rPr>
                <w:b/>
                <w:bCs/>
              </w:rPr>
              <w:t>Education</w:t>
            </w:r>
            <w:r w:rsidRPr="00A03C83">
              <w:t>: &lt; high school associated with higher PTSD, depression, and panic morbidity</w:t>
            </w:r>
            <w:r w:rsidRPr="00A03C83">
              <w:rPr>
                <w:b/>
                <w:bCs/>
              </w:rPr>
              <w:t xml:space="preserve"> 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b/>
                <w:bCs/>
              </w:rPr>
              <w:t>Marital status</w:t>
            </w:r>
            <w:r w:rsidRPr="00A03C83">
              <w:t>:</w:t>
            </w:r>
            <w:r w:rsidRPr="00A03C83">
              <w:rPr>
                <w:b/>
                <w:bCs/>
              </w:rPr>
              <w:t xml:space="preserve"> </w:t>
            </w:r>
            <w:r w:rsidRPr="00A03C83">
              <w:t>separated, divorced, widowed</w:t>
            </w:r>
            <w:r w:rsidRPr="00A03C83">
              <w:rPr>
                <w:b/>
                <w:bCs/>
              </w:rPr>
              <w:t xml:space="preserve"> </w:t>
            </w:r>
            <w:r w:rsidRPr="00A03C83">
              <w:t>associated with higher PTSD, depression, and panic morbidity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6.67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Thormar et al., 2013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Earthquake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Indonesia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Thormar&lt;/Author&gt;&lt;Year&gt;2013&lt;/Year&gt;&lt;RecNum&gt;67&lt;/RecNum&gt;&lt;DisplayText&gt;(33)&lt;/DisplayText&gt;&lt;record&gt;&lt;rec-number&gt;67&lt;/rec-number&gt;&lt;foreign-keys&gt;&lt;key app="EN" db-id="r9ves9td602vfzewawzxvevweferzadz52pz" timestamp="1539595417"&gt;67&lt;/key&gt;&lt;/foreign-keys&gt;&lt;ref-type name="Journal Article"&gt;17&lt;/ref-type&gt;&lt;contributors&gt;&lt;authors&gt;&lt;author&gt;Thormar, Sigridur Bjork&lt;/author&gt;&lt;author&gt;Gersons, Berthold PR&lt;/author&gt;&lt;author&gt;Juen, Barbara&lt;/author&gt;&lt;author&gt;Djakababa, Maria Nelden&lt;/author&gt;&lt;author&gt;Karlsson, Thorlakur&lt;/author&gt;&lt;author&gt;Olff, Miranda&lt;/author&gt;&lt;/authors&gt;&lt;/contributors&gt;&lt;titles&gt;&lt;title&gt;Organizational factors and mental health in community volunteers. The role of exposure, preparation, training, tasks assigned, and support&lt;/title&gt;&lt;secondary-title&gt;Anxiety, Stress &amp;amp; Coping&lt;/secondary-title&gt;&lt;/titles&gt;&lt;periodical&gt;&lt;full-title&gt;Anxiety, Stress &amp;amp; Coping&lt;/full-title&gt;&lt;/periodical&gt;&lt;pages&gt;624-642&lt;/pages&gt;&lt;volume&gt;26&lt;/volume&gt;&lt;number&gt;6&lt;/number&gt;&lt;dates&gt;&lt;year&gt;2013&lt;/year&gt;&lt;/dates&gt;&lt;isbn&gt;1061-5806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34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, 3 wav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6, 12, 18months 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506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132:374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Undisclosed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&lt; 30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Red Cross volunte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</w:rPr>
              <w:t>IES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Anxiety (</w:t>
            </w:r>
            <w:r w:rsidRPr="00A03C83">
              <w:rPr>
                <w:i/>
              </w:rPr>
              <w:t>HADS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Depression (</w:t>
            </w:r>
            <w:r w:rsidRPr="00A03C83">
              <w:rPr>
                <w:i/>
              </w:rPr>
              <w:t>HADS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</w:rPr>
              <w:t>Age</w:t>
            </w:r>
            <w:r w:rsidRPr="00A03C83">
              <w:t>: younger associated with higher rates of anxiety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</w:rPr>
              <w:t>Gender</w:t>
            </w:r>
            <w:r w:rsidRPr="00A03C83">
              <w:t xml:space="preserve">: </w:t>
            </w:r>
            <w:r>
              <w:t>men</w:t>
            </w:r>
            <w:r w:rsidRPr="00A03C83">
              <w:t xml:space="preserve"> associated with higher rates of depression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Experience as a disaster relief worker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tab/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6.67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Tosone et al., 2011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World Trade Centr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Tosone&lt;/Author&gt;&lt;Year&gt;2011&lt;/Year&gt;&lt;RecNum&gt;68&lt;/RecNum&gt;&lt;DisplayText&gt;(34)&lt;/DisplayText&gt;&lt;record&gt;&lt;rec-number&gt;68&lt;/rec-number&gt;&lt;foreign-keys&gt;&lt;key app="EN" db-id="r9ves9td602vfzewawzxvevweferzadz52pz" timestamp="1539595459"&gt;68&lt;/key&gt;&lt;/foreign-keys&gt;&lt;ref-type name="Journal Article"&gt;17&lt;/ref-type&gt;&lt;contributors&gt;&lt;authors&gt;&lt;author&gt;Tosone, Carol&lt;/author&gt;&lt;author&gt;McTighe, John P&lt;/author&gt;&lt;author&gt;Bauwens, Jennifer&lt;/author&gt;&lt;author&gt;Naturale, April&lt;/author&gt;&lt;/authors&gt;&lt;/contributors&gt;&lt;titles&gt;&lt;title&gt;Shared traumatic stress and the long‐term impact of 9/11 on Manhattan clinicians&lt;/title&gt;&lt;secondary-title&gt;Journal of Traumatic Stress&lt;/secondary-title&gt;&lt;/titles&gt;&lt;periodical&gt;&lt;full-title&gt;Journal of traumatic stress&lt;/full-title&gt;&lt;/periodical&gt;&lt;pages&gt;546-552&lt;/pages&gt;&lt;volume&gt;24&lt;/volume&gt;&lt;number&gt;5&lt;/number&gt;&lt;dates&gt;&lt;year&gt;2011&lt;/year&gt;&lt;/dates&gt;&lt;isbn&gt;0894-9867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35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 xml:space="preserve">Cross-sectional </w:t>
            </w:r>
            <w:r w:rsidRPr="00A03C83">
              <w:br/>
              <w:t xml:space="preserve">6years 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481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lastRenderedPageBreak/>
              <w:t>385:97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60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Undisclos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Cs/>
              </w:rPr>
              <w:t>Social workers in direct mental health practice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PTSD (</w:t>
            </w:r>
            <w:r w:rsidRPr="00A03C83">
              <w:rPr>
                <w:i/>
              </w:rPr>
              <w:t>PCL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Secondary traumatic stress (STS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sychological distress (</w:t>
            </w:r>
            <w:r w:rsidRPr="00A03C83">
              <w:rPr>
                <w:i/>
              </w:rPr>
              <w:t>Question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Burnout (CFS/STS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Resilience (</w:t>
            </w:r>
            <w:r w:rsidRPr="00A03C83">
              <w:rPr>
                <w:i/>
              </w:rPr>
              <w:t>CDRS</w:t>
            </w:r>
            <w:r w:rsidRPr="00A03C83">
              <w:t xml:space="preserve">) </w:t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Ag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Gender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Ethnicity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Education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Income </w:t>
            </w:r>
          </w:p>
          <w:p w:rsidR="00243E17" w:rsidRPr="00A03C83" w:rsidRDefault="00243E17" w:rsidP="00E742BA">
            <w:pPr>
              <w:spacing w:line="276" w:lineRule="auto"/>
              <w:rPr>
                <w:b/>
              </w:rPr>
            </w:pPr>
            <w:r w:rsidRPr="00A03C83">
              <w:rPr>
                <w:b/>
              </w:rPr>
              <w:t>History of trauma</w:t>
            </w:r>
            <w:r w:rsidRPr="00A03C83">
              <w:t xml:space="preserve"> (</w:t>
            </w:r>
            <w:r w:rsidRPr="00A03C83">
              <w:rPr>
                <w:i/>
              </w:rPr>
              <w:t>LEC</w:t>
            </w:r>
            <w:r w:rsidRPr="00A03C83">
              <w:t>): associated with higher rates of resilience and secondary traumatic stress</w:t>
            </w:r>
            <w:r w:rsidRPr="00A03C83">
              <w:rPr>
                <w:b/>
              </w:rPr>
              <w:t xml:space="preserve">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</w:rPr>
              <w:t>Attachment style</w:t>
            </w:r>
            <w:r w:rsidRPr="00A03C83">
              <w:t xml:space="preserve"> (</w:t>
            </w:r>
            <w:r w:rsidRPr="00A03C83">
              <w:rPr>
                <w:i/>
              </w:rPr>
              <w:t>AAQ</w:t>
            </w:r>
            <w:r w:rsidRPr="00A03C83">
              <w:t>): avoidant and ambivalent attachment associated with lower rates of resilience and higher rates of secondary traumatic stress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80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Tucker et al., 2002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Oklahoma City 1995 bombing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Tucker&lt;/Author&gt;&lt;Year&gt;2002&lt;/Year&gt;&lt;RecNum&gt;85&lt;/RecNum&gt;&lt;DisplayText&gt;(35)&lt;/DisplayText&gt;&lt;record&gt;&lt;rec-number&gt;85&lt;/rec-number&gt;&lt;foreign-keys&gt;&lt;key app="EN" db-id="r9ves9td602vfzewawzxvevweferzadz52pz" timestamp="1540372731"&gt;85&lt;/key&gt;&lt;/foreign-keys&gt;&lt;ref-type name="Journal Article"&gt;17&lt;/ref-type&gt;&lt;contributors&gt;&lt;authors&gt;&lt;author&gt;Tucker, Phebe&lt;/author&gt;&lt;author&gt;Pfefferbaum, Betty&lt;/author&gt;&lt;author&gt;Doughty, Debby E&lt;/author&gt;&lt;author&gt;Jordan, Fred B&lt;/author&gt;&lt;author&gt;Jones, Dan E&lt;/author&gt;&lt;author&gt;Nixon, Sara Jo&lt;/author&gt;&lt;/authors&gt;&lt;/contributors&gt;&lt;titles&gt;&lt;title&gt;Body handlers after terrorism in Oklahoma City: Predictors of posttraumatic stress and other symptoms&lt;/title&gt;&lt;secondary-title&gt;American Journal of Orthopsychiatry&lt;/secondary-title&gt;&lt;/titles&gt;&lt;periodical&gt;&lt;full-title&gt;American Journal of Orthopsychiatry&lt;/full-title&gt;&lt;/periodical&gt;&lt;pages&gt;469-475&lt;/pages&gt;&lt;volume&gt;72&lt;/volume&gt;&lt;number&gt;4&lt;/number&gt;&lt;dates&gt;&lt;year&gt;2002&lt;/year&gt;&lt;/dates&gt;&lt;isbn&gt;0002-9432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36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 retrospectiv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2years</w:t>
            </w:r>
            <w:r w:rsidRPr="00A03C83">
              <w:br/>
              <w:t xml:space="preserve">assessing 1year </w:t>
            </w:r>
            <w:r w:rsidRPr="00A03C83">
              <w:br/>
              <w:t>post-deployment symptoms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51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16:35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25 to 56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34.7</w:t>
            </w:r>
          </w:p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  <w:r w:rsidRPr="00A03C83">
              <w:t>Body handl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  <w:iCs/>
              </w:rPr>
              <w:t>DIS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Depression (</w:t>
            </w:r>
            <w:r w:rsidRPr="00A03C83">
              <w:rPr>
                <w:i/>
                <w:iCs/>
              </w:rPr>
              <w:t>GI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Ag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Gender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History of trauma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Experience as a disaster relief worker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0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Ursano et al., 1995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USS </w:t>
            </w:r>
            <w:r w:rsidRPr="00A03C83">
              <w:rPr>
                <w:i/>
                <w:iCs/>
              </w:rPr>
              <w:t>Iowa</w:t>
            </w:r>
            <w:r w:rsidRPr="00A03C83">
              <w:t xml:space="preserve"> gun turret explosion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uerto Rico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Ursano&lt;/Author&gt;&lt;Year&gt;1995&lt;/Year&gt;&lt;RecNum&gt;86&lt;/RecNum&gt;&lt;DisplayText&gt;(36)&lt;/DisplayText&gt;&lt;record&gt;&lt;rec-number&gt;86&lt;/rec-number&gt;&lt;foreign-keys&gt;&lt;key app="EN" db-id="r9ves9td602vfzewawzxvevweferzadz52pz" timestamp="1540372771"&gt;86&lt;/key&gt;&lt;/foreign-keys&gt;&lt;ref-type name="Journal Article"&gt;17&lt;/ref-type&gt;&lt;contributors&gt;&lt;authors&gt;&lt;author&gt;Ursano, Robert J&lt;/author&gt;&lt;author&gt;Fullerton, Carol S&lt;/author&gt;&lt;author&gt;Kao, Tzu-Cheg&lt;/author&gt;&lt;author&gt;Bhartiya, Vivek&lt;/author&gt;&lt;/authors&gt;&lt;/contributors&gt;&lt;titles&gt;&lt;title&gt;Longitudinal assessment of posttraumatic stress disorder and depression after exposure to traumatic death&lt;/title&gt;&lt;secondary-title&gt;Journal of Nervous and Mental Disease&lt;/secondary-title&gt;&lt;/titles&gt;&lt;periodical&gt;&lt;full-title&gt;Journal of nervous and mental disease&lt;/full-title&gt;&lt;/periodical&gt;&lt;dates&gt;&lt;year&gt;1995&lt;/year&gt;&lt;/dates&gt;&lt;isbn&gt;1539-736X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37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, 3 wav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1, 4, 13months 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 xml:space="preserve">=54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5:49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19 to 48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29 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lastRenderedPageBreak/>
              <w:t>Volunteer body handl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  <w:r w:rsidRPr="00A03C83">
              <w:lastRenderedPageBreak/>
              <w:t>PTSD (</w:t>
            </w:r>
            <w:r w:rsidRPr="00A03C83">
              <w:rPr>
                <w:i/>
                <w:iCs/>
              </w:rPr>
              <w:t xml:space="preserve">IES; SC-90-R; 12 items)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Anxiety (</w:t>
            </w:r>
            <w:r w:rsidRPr="00A03C83">
              <w:rPr>
                <w:i/>
                <w:iCs/>
              </w:rPr>
              <w:t>SC-90-R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Depression (</w:t>
            </w:r>
            <w:r w:rsidRPr="00A03C83">
              <w:rPr>
                <w:i/>
                <w:iCs/>
              </w:rPr>
              <w:t>ZDS; SC-90-R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Somatic symptoms (</w:t>
            </w:r>
            <w:r w:rsidRPr="00A03C83">
              <w:rPr>
                <w:i/>
                <w:iCs/>
              </w:rPr>
              <w:t>SC-90-R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Hostility (</w:t>
            </w:r>
            <w:r w:rsidRPr="00A03C83">
              <w:rPr>
                <w:i/>
                <w:iCs/>
              </w:rPr>
              <w:t>SC-90-R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Ag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Ethnicity</w:t>
            </w:r>
            <w:r w:rsidRPr="00A03C83">
              <w:t xml:space="preserve">: at 1month, white ethnicity associated with higher rates of somatic symptoms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Education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lastRenderedPageBreak/>
              <w:t>Marital status</w:t>
            </w:r>
            <w:r w:rsidRPr="00A03C83">
              <w:t>: at 1 and 4months, being single was associated with higher PTSD-avoidance morbidity</w:t>
            </w:r>
          </w:p>
          <w:p w:rsidR="00243E17" w:rsidRPr="00A03C83" w:rsidRDefault="00243E17" w:rsidP="00E742BA">
            <w:pPr>
              <w:tabs>
                <w:tab w:val="left" w:pos="540"/>
              </w:tabs>
              <w:spacing w:line="276" w:lineRule="auto"/>
            </w:pPr>
            <w:r w:rsidRPr="00A03C83">
              <w:t>Experience as a</w:t>
            </w:r>
            <w:r w:rsidRPr="00A03C83">
              <w:rPr>
                <w:b/>
                <w:bCs/>
              </w:rPr>
              <w:t xml:space="preserve"> </w:t>
            </w:r>
            <w:r w:rsidRPr="00A03C83">
              <w:t>disaster relief worker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80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Van der Velden et al., 2012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Haiti earthquake disaster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Netherland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van der Velden&lt;/Author&gt;&lt;Year&gt;2012&lt;/Year&gt;&lt;RecNum&gt;72&lt;/RecNum&gt;&lt;DisplayText&gt;(76)&lt;/DisplayText&gt;&lt;record&gt;&lt;rec-number&gt;72&lt;/rec-number&gt;&lt;foreign-keys&gt;&lt;key app="EN" db-id="r9ves9td602vfzewawzxvevweferzadz52pz" timestamp="1539595515"&gt;72&lt;/key&gt;&lt;/foreign-keys&gt;&lt;ref-type name="Journal Article"&gt;17&lt;/ref-type&gt;&lt;contributors&gt;&lt;authors&gt;&lt;author&gt;van der Velden, Peter G&lt;/author&gt;&lt;author&gt;van Loon, Peter&lt;/author&gt;&lt;author&gt;Benight, Charles C&lt;/author&gt;&lt;author&gt;Eckhardt, Thomas&lt;/author&gt;&lt;/authors&gt;&lt;/contributors&gt;&lt;titles&gt;&lt;title&gt;Mental health problems among search and rescue workers deployed in the Haïti earthquake 2010: a pre–post comparison&lt;/title&gt;&lt;secondary-title&gt;Psychiatry research&lt;/secondary-title&gt;&lt;/titles&gt;&lt;periodical&gt;&lt;full-title&gt;Psychiatry Research&lt;/full-title&gt;&lt;/periodical&gt;&lt;pages&gt;100-105&lt;/pages&gt;&lt;volume&gt;198&lt;/volume&gt;&lt;number&gt;1&lt;/number&gt;&lt;dates&gt;&lt;year&gt;2012&lt;/year&gt;&lt;/dates&gt;&lt;isbn&gt;0165-1781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77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rospective, undisclosed time pre-deployment to 3months post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51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4:47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44.7 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  <w:vertAlign w:val="subscript"/>
              </w:rPr>
            </w:pPr>
            <w:r w:rsidRPr="00A03C83">
              <w:t>Police (</w:t>
            </w:r>
            <w:r w:rsidRPr="00A03C83">
              <w:rPr>
                <w:i/>
                <w:iCs/>
              </w:rPr>
              <w:t>n</w:t>
            </w:r>
            <w:r w:rsidRPr="00A03C83">
              <w:t>=11); Firefighters (</w:t>
            </w:r>
            <w:r w:rsidRPr="00A03C83">
              <w:rPr>
                <w:i/>
                <w:iCs/>
              </w:rPr>
              <w:t>n</w:t>
            </w:r>
            <w:r w:rsidRPr="00A03C83">
              <w:t>=35); Ambulance staff (4); Surgeon (n=1)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  <w:iCs/>
              </w:rPr>
              <w:t>IES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Anxiety (</w:t>
            </w:r>
            <w:r w:rsidRPr="00A03C83">
              <w:rPr>
                <w:i/>
                <w:iCs/>
              </w:rPr>
              <w:t>SC-90-R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Depression (</w:t>
            </w:r>
            <w:r w:rsidRPr="00A03C83">
              <w:rPr>
                <w:i/>
                <w:iCs/>
              </w:rPr>
              <w:t>SC-90-R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Experience as a</w:t>
            </w:r>
            <w:r w:rsidRPr="00A03C83">
              <w:rPr>
                <w:b/>
                <w:bCs/>
              </w:rPr>
              <w:t xml:space="preserve"> </w:t>
            </w:r>
            <w:r w:rsidRPr="00A03C83">
              <w:t>disaster relief worker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6.67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Van der Velden et al., 2008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Enschede fireworks disaster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Netherland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van der Velden&lt;/Author&gt;&lt;Year&gt;2008&lt;/Year&gt;&lt;RecNum&gt;87&lt;/RecNum&gt;&lt;DisplayText&gt;(37)&lt;/DisplayText&gt;&lt;record&gt;&lt;rec-number&gt;87&lt;/rec-number&gt;&lt;foreign-keys&gt;&lt;key app="EN" db-id="r9ves9td602vfzewawzxvevweferzadz52pz" timestamp="1540372808"&gt;87&lt;/key&gt;&lt;/foreign-keys&gt;&lt;ref-type name="Journal Article"&gt;17&lt;/ref-type&gt;&lt;contributors&gt;&lt;authors&gt;&lt;author&gt;van der Velden, Peter G&lt;/author&gt;&lt;author&gt;Kleber, Rolf J&lt;/author&gt;&lt;author&gt;Koenen, Karestan C&lt;/author&gt;&lt;/authors&gt;&lt;/contributors&gt;&lt;titles&gt;&lt;title&gt;Smoking predicts posttraumatic stress symptoms among rescue workers: a prospective study of ambulance personnel involved in the Enschede Fireworks Disaster&lt;/title&gt;&lt;secondary-title&gt;Drug and alcohol dependence&lt;/secondary-title&gt;&lt;/titles&gt;&lt;periodical&gt;&lt;full-title&gt;Drug and alcohol dependence&lt;/full-title&gt;&lt;/periodical&gt;&lt;pages&gt;267-271&lt;/pages&gt;&lt;volume&gt;94&lt;/volume&gt;&lt;number&gt;1-3&lt;/number&gt;&lt;dates&gt;&lt;year&gt;2008&lt;/year&gt;&lt;/dates&gt;&lt;isbn&gt;0376-8716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38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, 2 wav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2-3weeks, 18months 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66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21:45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38.2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Ambulance personnel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  <w:iCs/>
              </w:rPr>
              <w:t>IES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Depression (</w:t>
            </w:r>
            <w:r w:rsidRPr="00A03C83">
              <w:rPr>
                <w:i/>
                <w:iCs/>
              </w:rPr>
              <w:t>SC-90-R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Hostility (</w:t>
            </w:r>
            <w:r w:rsidRPr="00A03C83">
              <w:rPr>
                <w:i/>
                <w:iCs/>
              </w:rPr>
              <w:t>SC-90-R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Ag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Gender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Education</w:t>
            </w:r>
            <w:r w:rsidRPr="00A03C83">
              <w:t>: associated with higher rates of depression, education level undisclosed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6.67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Wang et al., 2011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Wechuan earthquak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China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fldChar w:fldCharType="begin"/>
            </w:r>
            <w:r w:rsidRPr="00A03C83">
              <w:instrText xml:space="preserve"> ADDIN EN.CITE &lt;EndNote&gt;&lt;Cite&gt;&lt;Author&gt;Wang&lt;/Author&gt;&lt;Year&gt;2011&lt;/Year&gt;&lt;RecNum&gt;73&lt;/RecNum&gt;&lt;DisplayText&gt;(38)&lt;/DisplayText&gt;&lt;record&gt;&lt;rec-number&gt;73&lt;/rec-number&gt;&lt;foreign-keys&gt;&lt;key app="EN" db-id="r9ves9td602vfzewawzxvevweferzadz52pz" timestamp="1539595572"&gt;73&lt;/key&gt;&lt;/foreign-keys&gt;&lt;ref-type name="Journal Article"&gt;17&lt;/ref-type&gt;&lt;contributors&gt;&lt;authors&gt;&lt;author&gt;Wang, Huanlin&lt;/author&gt;&lt;author&gt;Jin, Hua&lt;/author&gt;&lt;author&gt;Nunnink, Sarah E&lt;/author&gt;&lt;author&gt;Guo, Wei&lt;/author&gt;&lt;author&gt;Sun, Jian&lt;/author&gt;&lt;author&gt;Shi, Jianan&lt;/author&gt;&lt;author&gt;Zhao, Bin&lt;/author&gt;&lt;author&gt;Bi, Yinhau&lt;/author&gt;&lt;author&gt;Yan, Tongjun&lt;/author&gt;&lt;author&gt;Yu, Haiying&lt;/author&gt;&lt;/authors&gt;&lt;/contributors&gt;&lt;titles&gt;&lt;title&gt;Identification of post traumatic stress disorder and risk factors in military first responders 6 months after Wen Chuan earthquake in China&lt;/title&gt;&lt;secondary-title&gt;Journal of affective disorders&lt;/secondary-title&gt;&lt;/titles&gt;&lt;periodical&gt;&lt;full-title&gt;Journal of affective disorders&lt;/full-title&gt;&lt;/periodical&gt;&lt;pages&gt;213-219&lt;/pages&gt;&lt;volume&gt;130&lt;/volume&gt;&lt;number&gt;1-2&lt;/number&gt;&lt;dates&gt;&lt;year&gt;2011&lt;/year&gt;&lt;/dates&gt;&lt;isbn&gt;0165-0327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39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6months 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1,056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0:1,056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18 to 32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lastRenderedPageBreak/>
              <w:t>21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Cs/>
              </w:rPr>
              <w:t>Military first respond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PTSD (</w:t>
            </w:r>
            <w:r w:rsidRPr="00A03C83">
              <w:rPr>
                <w:i/>
              </w:rPr>
              <w:t>DTS-C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Ag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</w:rPr>
              <w:t>Gender</w:t>
            </w:r>
            <w:r w:rsidRPr="00A03C83">
              <w:t xml:space="preserve">: </w:t>
            </w:r>
            <w:r>
              <w:t>women</w:t>
            </w:r>
            <w:r w:rsidRPr="00A03C83">
              <w:t xml:space="preserve"> associated with higher PTSD morbidity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Education (&lt; college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Marital statu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</w:rPr>
              <w:t>Childhood environment</w:t>
            </w:r>
            <w:r w:rsidRPr="00A03C83">
              <w:t xml:space="preserve"> (rural vs. urban / </w:t>
            </w:r>
            <w:r w:rsidRPr="00A03C83">
              <w:rPr>
                <w:b/>
              </w:rPr>
              <w:t>siblings</w:t>
            </w:r>
            <w:r w:rsidRPr="00A03C83">
              <w:t xml:space="preserve"> / </w:t>
            </w:r>
            <w:r w:rsidRPr="00A03C83">
              <w:rPr>
                <w:b/>
              </w:rPr>
              <w:t>parents separated</w:t>
            </w:r>
            <w:r w:rsidRPr="00A03C83">
              <w:t>): single child associated with higher PTSD morbidity; parents separated associated with higher PTSD morbidity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9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Weiss et al., 1995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Interstate-880 Freeway Collaps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ited State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Weiss&lt;/Author&gt;&lt;Year&gt;1995&lt;/Year&gt;&lt;RecNum&gt;74&lt;/RecNum&gt;&lt;DisplayText&gt;(74)&lt;/DisplayText&gt;&lt;record&gt;&lt;rec-number&gt;74&lt;/rec-number&gt;&lt;foreign-keys&gt;&lt;key app="EN" db-id="r9ves9td602vfzewawzxvevweferzadz52pz" timestamp="1539595588"&gt;74&lt;/key&gt;&lt;/foreign-keys&gt;&lt;ref-type name="Journal Article"&gt;17&lt;/ref-type&gt;&lt;contributors&gt;&lt;authors&gt;&lt;author&gt;Weiss, Daniel S&lt;/author&gt;&lt;author&gt;Marmar, Charles R&lt;/author&gt;&lt;author&gt;Metzler, Thomas J&lt;/author&gt;&lt;author&gt;Ronfeldt, Heidi M&lt;/author&gt;&lt;/authors&gt;&lt;/contributors&gt;&lt;titles&gt;&lt;title&gt;Predicting symptomatic distress in emergency services personnel&lt;/title&gt;&lt;secondary-title&gt;Journal of consulting and clinical psychology&lt;/secondary-title&gt;&lt;/titles&gt;&lt;periodical&gt;&lt;full-title&gt;Journal of Consulting and Clinical Psychology&lt;/full-title&gt;&lt;/periodical&gt;&lt;pages&gt;361&lt;/pages&gt;&lt;volume&gt;63&lt;/volume&gt;&lt;number&gt;3&lt;/number&gt;&lt;dates&gt;&lt;year&gt;1995&lt;/year&gt;&lt;/dates&gt;&lt;isbn&gt;1939-2117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75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  <w:p w:rsidR="00243E17" w:rsidRPr="00A03C83" w:rsidRDefault="00243E17" w:rsidP="00E742BA">
            <w:pPr>
              <w:spacing w:line="276" w:lineRule="auto"/>
            </w:pP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Cross-sectional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Undisclosed 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  <w:iCs/>
              </w:rPr>
              <w:t>n</w:t>
            </w:r>
            <w:r w:rsidRPr="00A03C83">
              <w:t>=154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19:135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</w:t>
            </w:r>
          </w:p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  <w:r w:rsidRPr="00A03C83">
              <w:t>38.5</w:t>
            </w:r>
          </w:p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  <w:r w:rsidRPr="00A03C83">
              <w:t>Emergency medical personnel, road workers, maintenance, police, firefighter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  <w:iCs/>
              </w:rPr>
              <w:t>IES-R; M-PTSD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Psychological distress (</w:t>
            </w:r>
            <w:r w:rsidRPr="00A03C83">
              <w:rPr>
                <w:i/>
              </w:rPr>
              <w:t>S-90 GSI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Experience as a disaster</w:t>
            </w:r>
            <w:r w:rsidRPr="00A03C83">
              <w:t xml:space="preserve"> </w:t>
            </w:r>
            <w:r w:rsidRPr="00A03C83">
              <w:rPr>
                <w:b/>
                <w:bCs/>
              </w:rPr>
              <w:t>worker</w:t>
            </w:r>
            <w:r w:rsidRPr="00A03C83">
              <w:t>: less associated with higher rates of PTSD and psychological distres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 xml:space="preserve">Personality traits </w:t>
            </w:r>
            <w:r w:rsidRPr="00A03C83">
              <w:t>(adjustment) (</w:t>
            </w:r>
            <w:r w:rsidRPr="00A03C83">
              <w:rPr>
                <w:i/>
                <w:iCs/>
              </w:rPr>
              <w:t>HPI, Adjustment subscale</w:t>
            </w:r>
            <w:r w:rsidRPr="00A03C83">
              <w:t>): associated with lower rates of PTSD and psychological distres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 xml:space="preserve">Locus of control </w:t>
            </w:r>
            <w:r w:rsidRPr="00A03C83">
              <w:t>(</w:t>
            </w:r>
            <w:r w:rsidRPr="00A03C83">
              <w:rPr>
                <w:i/>
                <w:iCs/>
              </w:rPr>
              <w:t>LOC</w:t>
            </w:r>
            <w:r w:rsidRPr="00A03C83">
              <w:t xml:space="preserve">): external associated with higher rates of PTSD and psychological distress 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93.33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Wu et al., 2009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SARS outbreak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China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Wu&lt;/Author&gt;&lt;Year&gt;2009&lt;/Year&gt;&lt;RecNum&gt;75&lt;/RecNum&gt;&lt;DisplayText&gt;(57)&lt;/DisplayText&gt;&lt;record&gt;&lt;rec-number&gt;75&lt;/rec-number&gt;&lt;foreign-keys&gt;&lt;key app="EN" db-id="r9ves9td602vfzewawzxvevweferzadz52pz" timestamp="1539595625"&gt;75&lt;/key&gt;&lt;/foreign-keys&gt;&lt;ref-type name="Journal Article"&gt;17&lt;/ref-type&gt;&lt;contributors&gt;&lt;authors&gt;&lt;author&gt;Wu, Ping&lt;/author&gt;&lt;author&gt;Fang, Yunyun&lt;/author&gt;&lt;author&gt;Guan, Zhiqiang&lt;/author&gt;&lt;author&gt;Fan, Bin&lt;/author&gt;&lt;author&gt;Kong, Junhui&lt;/author&gt;&lt;author&gt;Yao, Zhongling&lt;/author&gt;&lt;author&gt;Liu, Xinhua&lt;/author&gt;&lt;author&gt;Fuller, Cordelia J&lt;/author&gt;&lt;author&gt;Susser, Ezra&lt;/author&gt;&lt;author&gt;Lu, Jin&lt;/author&gt;&lt;/authors&gt;&lt;/contributors&gt;&lt;titles&gt;&lt;title&gt;The psychological impact of the SARS epidemic on hospital employees in China: exposure, risk perception, and altruistic acceptance of risk&lt;/title&gt;&lt;secondary-title&gt;The Canadian Journal of Psychiatry&lt;/secondary-title&gt;&lt;/titles&gt;&lt;periodical&gt;&lt;full-title&gt;The Canadian Journal of Psychiatry&lt;/full-title&gt;&lt;/periodical&gt;&lt;pages&gt;302-311&lt;/pages&gt;&lt;volume&gt;54&lt;/volume&gt;&lt;number&gt;5&lt;/number&gt;&lt;dates&gt;&lt;year&gt;2009&lt;/year&gt;&lt;/dates&gt;&lt;isbn&gt;0706-7437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58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3years </w:t>
            </w:r>
            <w:r w:rsidRPr="00A03C83">
              <w:br/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i/>
              </w:rPr>
              <w:t>n</w:t>
            </w:r>
            <w:r w:rsidRPr="00A03C83">
              <w:t>=549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412:137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Undisclose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36-50</w:t>
            </w:r>
          </w:p>
          <w:p w:rsidR="00243E17" w:rsidRPr="00A03C83" w:rsidRDefault="00243E17" w:rsidP="00E742BA">
            <w:pPr>
              <w:spacing w:line="276" w:lineRule="auto"/>
              <w:rPr>
                <w:i/>
                <w:iCs/>
              </w:rPr>
            </w:pPr>
            <w:r w:rsidRPr="00A03C83">
              <w:t>Hospital employee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</w:rPr>
              <w:t>IES-R</w:t>
            </w:r>
            <w:r w:rsidRPr="00A03C83">
              <w:t>)</w:t>
            </w: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</w:rPr>
              <w:t>Age</w:t>
            </w:r>
            <w:r w:rsidRPr="00A03C83">
              <w:t>: &lt; 50 associated with higher rates of PTSD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Gender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Education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Marital status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Income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History of trauma</w:t>
            </w: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86.67%</w:t>
            </w:r>
          </w:p>
        </w:tc>
      </w:tr>
      <w:tr w:rsidR="00243E17" w:rsidRPr="00A03C83" w:rsidTr="00E742BA">
        <w:trPr>
          <w:trHeight w:val="134"/>
        </w:trPr>
        <w:tc>
          <w:tcPr>
            <w:tcW w:w="2478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lastRenderedPageBreak/>
              <w:t>Zhen et al., 2012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Wenchan earthquake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China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fldChar w:fldCharType="begin"/>
            </w:r>
            <w:r w:rsidRPr="00A03C83">
              <w:instrText xml:space="preserve"> ADDIN EN.CITE &lt;EndNote&gt;&lt;Cite&gt;&lt;Author&gt;Zhen&lt;/Author&gt;&lt;Year&gt;2012&lt;/Year&gt;&lt;RecNum&gt;76&lt;/RecNum&gt;&lt;DisplayText&gt;(58)&lt;/DisplayText&gt;&lt;record&gt;&lt;rec-number&gt;76&lt;/rec-number&gt;&lt;foreign-keys&gt;&lt;key app="EN" db-id="r9ves9td602vfzewawzxvevweferzadz52pz" timestamp="1539595647"&gt;76&lt;/key&gt;&lt;/foreign-keys&gt;&lt;ref-type name="Journal Article"&gt;17&lt;/ref-type&gt;&lt;contributors&gt;&lt;authors&gt;&lt;author&gt;Zhen, Yan&lt;/author&gt;&lt;author&gt;Huang, Zhi-quan&lt;/author&gt;&lt;author&gt;Jin, Jing&lt;/author&gt;&lt;author&gt;Deng, Xiao-yan&lt;/author&gt;&lt;author&gt;Zhang, Li-ping&lt;/author&gt;&lt;author&gt;Wang, Jian-guang&lt;/author&gt;&lt;/authors&gt;&lt;/contributors&gt;&lt;titles&gt;&lt;title&gt;Posttraumatic stress disorder of Red Cross nurses in the aftermath of the 2008 Wenchuan China earthquake&lt;/title&gt;&lt;secondary-title&gt;Archives of psychiatric nursing&lt;/secondary-title&gt;&lt;/titles&gt;&lt;periodical&gt;&lt;full-title&gt;Archives of psychiatric nursing&lt;/full-title&gt;&lt;/periodical&gt;&lt;pages&gt;63-70&lt;/pages&gt;&lt;volume&gt;26&lt;/volume&gt;&lt;number&gt;1&lt;/number&gt;&lt;dates&gt;&lt;year&gt;2012&lt;/year&gt;&lt;/dates&gt;&lt;isbn&gt;0883-9417&lt;/isbn&gt;&lt;urls&gt;&lt;/urls&gt;&lt;/record&gt;&lt;/Cite&gt;&lt;/EndNote&gt;</w:instrText>
            </w:r>
            <w:r w:rsidRPr="00A03C83">
              <w:fldChar w:fldCharType="separate"/>
            </w:r>
            <w:r w:rsidRPr="00A03C83">
              <w:rPr>
                <w:noProof/>
              </w:rPr>
              <w:t>(</w:t>
            </w:r>
            <w:r>
              <w:rPr>
                <w:noProof/>
              </w:rPr>
              <w:t>59</w:t>
            </w:r>
            <w:r w:rsidRPr="00A03C83">
              <w:rPr>
                <w:noProof/>
              </w:rPr>
              <w:t>)</w:t>
            </w:r>
            <w:r w:rsidRPr="00A03C83">
              <w:fldChar w:fldCharType="end"/>
            </w:r>
          </w:p>
        </w:tc>
        <w:tc>
          <w:tcPr>
            <w:tcW w:w="2032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Cross-sectional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Within 1year </w:t>
            </w:r>
          </w:p>
        </w:tc>
        <w:tc>
          <w:tcPr>
            <w:tcW w:w="2119" w:type="dxa"/>
          </w:tcPr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/>
                <w:iCs/>
              </w:rPr>
              <w:t>n</w:t>
            </w:r>
            <w:r w:rsidRPr="00A03C83">
              <w:rPr>
                <w:iCs/>
              </w:rPr>
              <w:t>=210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210:0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23 to 40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Undisclosed</w:t>
            </w:r>
          </w:p>
          <w:p w:rsidR="00243E17" w:rsidRPr="00A03C83" w:rsidRDefault="00243E17" w:rsidP="00E742BA">
            <w:pPr>
              <w:spacing w:line="276" w:lineRule="auto"/>
              <w:rPr>
                <w:iCs/>
              </w:rPr>
            </w:pPr>
            <w:r w:rsidRPr="00A03C83">
              <w:rPr>
                <w:iCs/>
              </w:rPr>
              <w:t>Red Cross Nurses</w:t>
            </w:r>
          </w:p>
        </w:tc>
        <w:tc>
          <w:tcPr>
            <w:tcW w:w="2123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PTSD (</w:t>
            </w:r>
            <w:r w:rsidRPr="00A03C83">
              <w:rPr>
                <w:i/>
              </w:rPr>
              <w:t>TSS-C</w:t>
            </w:r>
            <w:r w:rsidRPr="00A03C83">
              <w:t>)</w:t>
            </w:r>
          </w:p>
          <w:p w:rsidR="00243E17" w:rsidRPr="00A03C83" w:rsidRDefault="00243E17" w:rsidP="00E742BA">
            <w:pPr>
              <w:spacing w:line="276" w:lineRule="auto"/>
              <w:ind w:left="720" w:hanging="720"/>
            </w:pPr>
          </w:p>
        </w:tc>
        <w:tc>
          <w:tcPr>
            <w:tcW w:w="4127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</w:rPr>
              <w:t>Age</w:t>
            </w:r>
            <w:r w:rsidRPr="00A03C83">
              <w:t>: younger associated with higher PTSD morbidity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 xml:space="preserve">Education 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t>Marital status</w:t>
            </w:r>
          </w:p>
          <w:p w:rsidR="00243E17" w:rsidRPr="00A03C83" w:rsidRDefault="00243E17" w:rsidP="00E742BA">
            <w:pPr>
              <w:spacing w:line="276" w:lineRule="auto"/>
              <w:rPr>
                <w:bCs/>
              </w:rPr>
            </w:pPr>
            <w:r w:rsidRPr="00A03C83">
              <w:rPr>
                <w:b/>
                <w:bCs/>
              </w:rPr>
              <w:t>History of mental illness</w:t>
            </w:r>
            <w:r w:rsidRPr="00A03C83">
              <w:rPr>
                <w:bCs/>
              </w:rPr>
              <w:t xml:space="preserve">: associated with </w:t>
            </w:r>
            <w:r w:rsidRPr="00A03C83">
              <w:t>higher PTSD morbidity</w:t>
            </w:r>
          </w:p>
          <w:p w:rsidR="00243E17" w:rsidRPr="00A03C83" w:rsidRDefault="00243E17" w:rsidP="00E742BA">
            <w:pPr>
              <w:spacing w:line="276" w:lineRule="auto"/>
            </w:pPr>
            <w:r w:rsidRPr="00A03C83">
              <w:rPr>
                <w:b/>
                <w:bCs/>
              </w:rPr>
              <w:t>Experience as a disaster</w:t>
            </w:r>
            <w:r w:rsidRPr="00A03C83">
              <w:t xml:space="preserve"> </w:t>
            </w:r>
            <w:r w:rsidRPr="00A03C83">
              <w:rPr>
                <w:b/>
                <w:bCs/>
              </w:rPr>
              <w:t>worker</w:t>
            </w:r>
            <w:r w:rsidRPr="00A03C83">
              <w:rPr>
                <w:bCs/>
              </w:rPr>
              <w:t xml:space="preserve">: less associated </w:t>
            </w:r>
            <w:r w:rsidRPr="00A03C83">
              <w:t>with higher PTSD morbidity</w:t>
            </w:r>
          </w:p>
          <w:p w:rsidR="00243E17" w:rsidRPr="00A03C83" w:rsidRDefault="00243E17" w:rsidP="00E742BA">
            <w:pPr>
              <w:spacing w:line="276" w:lineRule="auto"/>
            </w:pPr>
          </w:p>
        </w:tc>
        <w:tc>
          <w:tcPr>
            <w:tcW w:w="1156" w:type="dxa"/>
          </w:tcPr>
          <w:p w:rsidR="00243E17" w:rsidRPr="00A03C83" w:rsidRDefault="00243E17" w:rsidP="00E742BA">
            <w:pPr>
              <w:spacing w:line="276" w:lineRule="auto"/>
            </w:pPr>
            <w:r w:rsidRPr="00A03C83">
              <w:t>86.67%</w:t>
            </w:r>
          </w:p>
        </w:tc>
      </w:tr>
    </w:tbl>
    <w:p w:rsidR="00243E17" w:rsidRPr="00A03C83" w:rsidRDefault="00243E17" w:rsidP="00243E17">
      <w:pPr>
        <w:rPr>
          <w:u w:val="single"/>
        </w:rPr>
      </w:pPr>
    </w:p>
    <w:p w:rsidR="00243E17" w:rsidRDefault="00243E17">
      <w:bookmarkStart w:id="0" w:name="_GoBack"/>
      <w:bookmarkEnd w:id="0"/>
    </w:p>
    <w:sectPr w:rsidR="00243E17" w:rsidSect="00082DB1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F8A4537"/>
    <w:multiLevelType w:val="multilevel"/>
    <w:tmpl w:val="0FE06BA8"/>
    <w:lvl w:ilvl="0">
      <w:numFmt w:val="bullet"/>
      <w:lvlText w:val="•"/>
      <w:lvlJc w:val="left"/>
      <w:pPr>
        <w:tabs>
          <w:tab w:val="num" w:pos="720"/>
        </w:tabs>
        <w:ind w:left="720" w:hanging="360"/>
      </w:pPr>
      <w:rPr>
        <w:color w:val="000000"/>
        <w:position w:val="0"/>
        <w:sz w:val="22"/>
        <w:szCs w:val="22"/>
        <w:u w:color="000000"/>
        <w:lang w:val="en-US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2">
      <w:start w:val="1"/>
      <w:numFmt w:val="bullet"/>
      <w:lvlText w:val="▪"/>
      <w:lvlJc w:val="left"/>
      <w:pPr>
        <w:tabs>
          <w:tab w:val="num" w:pos="2160"/>
        </w:tabs>
        <w:ind w:left="216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3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5">
      <w:start w:val="1"/>
      <w:numFmt w:val="bullet"/>
      <w:lvlText w:val="▪"/>
      <w:lvlJc w:val="left"/>
      <w:pPr>
        <w:tabs>
          <w:tab w:val="num" w:pos="4320"/>
        </w:tabs>
        <w:ind w:left="432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6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8">
      <w:start w:val="1"/>
      <w:numFmt w:val="bullet"/>
      <w:lvlText w:val="▪"/>
      <w:lvlJc w:val="left"/>
      <w:pPr>
        <w:tabs>
          <w:tab w:val="num" w:pos="6480"/>
        </w:tabs>
        <w:ind w:left="6480" w:hanging="360"/>
      </w:pPr>
      <w:rPr>
        <w:color w:val="000000"/>
        <w:position w:val="0"/>
        <w:sz w:val="24"/>
        <w:szCs w:val="24"/>
        <w:u w:color="000000"/>
        <w:lang w:val="en-US"/>
      </w:rPr>
    </w:lvl>
  </w:abstractNum>
  <w:abstractNum w:abstractNumId="1" w15:restartNumberingAfterBreak="0">
    <w:nsid w:val="136D7B09"/>
    <w:multiLevelType w:val="hybridMultilevel"/>
    <w:tmpl w:val="94061F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482775B"/>
    <w:multiLevelType w:val="multilevel"/>
    <w:tmpl w:val="7374BE12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3" w15:restartNumberingAfterBreak="0">
    <w:nsid w:val="29351B8F"/>
    <w:multiLevelType w:val="multilevel"/>
    <w:tmpl w:val="D6D65450"/>
    <w:lvl w:ilvl="0">
      <w:numFmt w:val="bullet"/>
      <w:lvlText w:val="•"/>
      <w:lvlJc w:val="left"/>
      <w:pPr>
        <w:tabs>
          <w:tab w:val="num" w:pos="720"/>
        </w:tabs>
        <w:ind w:left="720" w:hanging="360"/>
      </w:pPr>
      <w:rPr>
        <w:color w:val="000000"/>
        <w:position w:val="0"/>
        <w:sz w:val="22"/>
        <w:szCs w:val="22"/>
        <w:u w:color="000000"/>
        <w:lang w:val="en-US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2">
      <w:start w:val="1"/>
      <w:numFmt w:val="bullet"/>
      <w:lvlText w:val="▪"/>
      <w:lvlJc w:val="left"/>
      <w:pPr>
        <w:tabs>
          <w:tab w:val="num" w:pos="2160"/>
        </w:tabs>
        <w:ind w:left="216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3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5">
      <w:start w:val="1"/>
      <w:numFmt w:val="bullet"/>
      <w:lvlText w:val="▪"/>
      <w:lvlJc w:val="left"/>
      <w:pPr>
        <w:tabs>
          <w:tab w:val="num" w:pos="4320"/>
        </w:tabs>
        <w:ind w:left="432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6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8">
      <w:start w:val="1"/>
      <w:numFmt w:val="bullet"/>
      <w:lvlText w:val="▪"/>
      <w:lvlJc w:val="left"/>
      <w:pPr>
        <w:tabs>
          <w:tab w:val="num" w:pos="6480"/>
        </w:tabs>
        <w:ind w:left="6480" w:hanging="360"/>
      </w:pPr>
      <w:rPr>
        <w:color w:val="000000"/>
        <w:position w:val="0"/>
        <w:sz w:val="24"/>
        <w:szCs w:val="24"/>
        <w:u w:color="000000"/>
        <w:lang w:val="en-US"/>
      </w:rPr>
    </w:lvl>
  </w:abstractNum>
  <w:abstractNum w:abstractNumId="4" w15:restartNumberingAfterBreak="0">
    <w:nsid w:val="2E633581"/>
    <w:multiLevelType w:val="multilevel"/>
    <w:tmpl w:val="ADBA238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2FE0559D"/>
    <w:multiLevelType w:val="multilevel"/>
    <w:tmpl w:val="60A8A6C6"/>
    <w:lvl w:ilvl="0">
      <w:numFmt w:val="bullet"/>
      <w:lvlText w:val="•"/>
      <w:lvlJc w:val="left"/>
      <w:pPr>
        <w:tabs>
          <w:tab w:val="num" w:pos="720"/>
        </w:tabs>
        <w:ind w:left="720" w:hanging="360"/>
      </w:pPr>
      <w:rPr>
        <w:color w:val="000000"/>
        <w:position w:val="0"/>
        <w:sz w:val="22"/>
        <w:szCs w:val="22"/>
        <w:u w:color="000000"/>
        <w:lang w:val="en-US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2">
      <w:start w:val="1"/>
      <w:numFmt w:val="bullet"/>
      <w:lvlText w:val="▪"/>
      <w:lvlJc w:val="left"/>
      <w:pPr>
        <w:tabs>
          <w:tab w:val="num" w:pos="2160"/>
        </w:tabs>
        <w:ind w:left="216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3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5">
      <w:start w:val="1"/>
      <w:numFmt w:val="bullet"/>
      <w:lvlText w:val="▪"/>
      <w:lvlJc w:val="left"/>
      <w:pPr>
        <w:tabs>
          <w:tab w:val="num" w:pos="4320"/>
        </w:tabs>
        <w:ind w:left="432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6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8">
      <w:start w:val="1"/>
      <w:numFmt w:val="bullet"/>
      <w:lvlText w:val="▪"/>
      <w:lvlJc w:val="left"/>
      <w:pPr>
        <w:tabs>
          <w:tab w:val="num" w:pos="6480"/>
        </w:tabs>
        <w:ind w:left="6480" w:hanging="360"/>
      </w:pPr>
      <w:rPr>
        <w:color w:val="000000"/>
        <w:position w:val="0"/>
        <w:sz w:val="24"/>
        <w:szCs w:val="24"/>
        <w:u w:color="000000"/>
        <w:lang w:val="en-US"/>
      </w:rPr>
    </w:lvl>
  </w:abstractNum>
  <w:abstractNum w:abstractNumId="6" w15:restartNumberingAfterBreak="0">
    <w:nsid w:val="374C23C1"/>
    <w:multiLevelType w:val="hybridMultilevel"/>
    <w:tmpl w:val="93605852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C204D43"/>
    <w:multiLevelType w:val="multilevel"/>
    <w:tmpl w:val="73285320"/>
    <w:lvl w:ilvl="0">
      <w:numFmt w:val="bullet"/>
      <w:lvlText w:val="•"/>
      <w:lvlJc w:val="left"/>
      <w:pPr>
        <w:tabs>
          <w:tab w:val="num" w:pos="720"/>
        </w:tabs>
        <w:ind w:left="720" w:hanging="360"/>
      </w:pPr>
      <w:rPr>
        <w:color w:val="000000"/>
        <w:position w:val="0"/>
        <w:sz w:val="22"/>
        <w:szCs w:val="22"/>
        <w:u w:color="000000"/>
        <w:shd w:val="clear" w:color="auto" w:fill="FFFFFF"/>
        <w:lang w:val="en-US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color w:val="000000"/>
        <w:position w:val="0"/>
        <w:sz w:val="24"/>
        <w:szCs w:val="24"/>
        <w:u w:color="212121"/>
        <w:shd w:val="clear" w:color="auto" w:fill="FFFFFF"/>
        <w:lang w:val="en-US"/>
      </w:rPr>
    </w:lvl>
    <w:lvl w:ilvl="2">
      <w:start w:val="1"/>
      <w:numFmt w:val="bullet"/>
      <w:lvlText w:val="▪"/>
      <w:lvlJc w:val="left"/>
      <w:pPr>
        <w:tabs>
          <w:tab w:val="num" w:pos="2160"/>
        </w:tabs>
        <w:ind w:left="2160" w:hanging="360"/>
      </w:pPr>
      <w:rPr>
        <w:color w:val="000000"/>
        <w:position w:val="0"/>
        <w:sz w:val="24"/>
        <w:szCs w:val="24"/>
        <w:u w:color="212121"/>
        <w:shd w:val="clear" w:color="auto" w:fill="FFFFFF"/>
        <w:lang w:val="en-US"/>
      </w:rPr>
    </w:lvl>
    <w:lvl w:ilvl="3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color w:val="000000"/>
        <w:position w:val="0"/>
        <w:sz w:val="24"/>
        <w:szCs w:val="24"/>
        <w:u w:color="212121"/>
        <w:shd w:val="clear" w:color="auto" w:fill="FFFFFF"/>
        <w:lang w:val="en-US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color w:val="000000"/>
        <w:position w:val="0"/>
        <w:sz w:val="24"/>
        <w:szCs w:val="24"/>
        <w:u w:color="212121"/>
        <w:shd w:val="clear" w:color="auto" w:fill="FFFFFF"/>
        <w:lang w:val="en-US"/>
      </w:rPr>
    </w:lvl>
    <w:lvl w:ilvl="5">
      <w:start w:val="1"/>
      <w:numFmt w:val="bullet"/>
      <w:lvlText w:val="▪"/>
      <w:lvlJc w:val="left"/>
      <w:pPr>
        <w:tabs>
          <w:tab w:val="num" w:pos="4320"/>
        </w:tabs>
        <w:ind w:left="4320" w:hanging="360"/>
      </w:pPr>
      <w:rPr>
        <w:color w:val="000000"/>
        <w:position w:val="0"/>
        <w:sz w:val="24"/>
        <w:szCs w:val="24"/>
        <w:u w:color="212121"/>
        <w:shd w:val="clear" w:color="auto" w:fill="FFFFFF"/>
        <w:lang w:val="en-US"/>
      </w:rPr>
    </w:lvl>
    <w:lvl w:ilvl="6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color w:val="000000"/>
        <w:position w:val="0"/>
        <w:sz w:val="24"/>
        <w:szCs w:val="24"/>
        <w:u w:color="212121"/>
        <w:shd w:val="clear" w:color="auto" w:fill="FFFFFF"/>
        <w:lang w:val="en-US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color w:val="000000"/>
        <w:position w:val="0"/>
        <w:sz w:val="24"/>
        <w:szCs w:val="24"/>
        <w:u w:color="212121"/>
        <w:shd w:val="clear" w:color="auto" w:fill="FFFFFF"/>
        <w:lang w:val="en-US"/>
      </w:rPr>
    </w:lvl>
    <w:lvl w:ilvl="8">
      <w:start w:val="1"/>
      <w:numFmt w:val="bullet"/>
      <w:lvlText w:val="▪"/>
      <w:lvlJc w:val="left"/>
      <w:pPr>
        <w:tabs>
          <w:tab w:val="num" w:pos="6480"/>
        </w:tabs>
        <w:ind w:left="6480" w:hanging="360"/>
      </w:pPr>
      <w:rPr>
        <w:color w:val="000000"/>
        <w:position w:val="0"/>
        <w:sz w:val="24"/>
        <w:szCs w:val="24"/>
        <w:u w:color="212121"/>
        <w:shd w:val="clear" w:color="auto" w:fill="FFFFFF"/>
        <w:lang w:val="en-US"/>
      </w:rPr>
    </w:lvl>
  </w:abstractNum>
  <w:abstractNum w:abstractNumId="8" w15:restartNumberingAfterBreak="0">
    <w:nsid w:val="3D36045D"/>
    <w:multiLevelType w:val="hybridMultilevel"/>
    <w:tmpl w:val="24FEA20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447B6B3A"/>
    <w:multiLevelType w:val="hybridMultilevel"/>
    <w:tmpl w:val="8320E70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56155B9"/>
    <w:multiLevelType w:val="hybridMultilevel"/>
    <w:tmpl w:val="A4F606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BE97D06"/>
    <w:multiLevelType w:val="hybridMultilevel"/>
    <w:tmpl w:val="6184975E"/>
    <w:lvl w:ilvl="0" w:tplc="943C3FBC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D783591"/>
    <w:multiLevelType w:val="multilevel"/>
    <w:tmpl w:val="8A7C6220"/>
    <w:lvl w:ilvl="0">
      <w:numFmt w:val="bullet"/>
      <w:lvlText w:val="•"/>
      <w:lvlJc w:val="left"/>
      <w:pPr>
        <w:tabs>
          <w:tab w:val="num" w:pos="720"/>
        </w:tabs>
        <w:ind w:left="720" w:hanging="360"/>
      </w:pPr>
      <w:rPr>
        <w:color w:val="000000"/>
        <w:position w:val="0"/>
        <w:sz w:val="22"/>
        <w:szCs w:val="22"/>
        <w:u w:color="000000"/>
        <w:lang w:val="en-US"/>
      </w:rPr>
    </w:lvl>
    <w:lvl w:ilvl="1">
      <w:start w:val="1"/>
      <w:numFmt w:val="bullet"/>
      <w:lvlText w:val=""/>
      <w:lvlJc w:val="left"/>
      <w:pPr>
        <w:ind w:left="1636" w:hanging="360"/>
      </w:pPr>
      <w:rPr>
        <w:rFonts w:ascii="Symbol" w:hAnsi="Symbol" w:hint="default"/>
        <w:color w:val="auto"/>
        <w:position w:val="0"/>
        <w:sz w:val="16"/>
        <w:szCs w:val="16"/>
        <w:u w:color="000000"/>
        <w:lang w:val="en-US"/>
      </w:rPr>
    </w:lvl>
    <w:lvl w:ilvl="2">
      <w:start w:val="1"/>
      <w:numFmt w:val="bullet"/>
      <w:lvlText w:val="▪"/>
      <w:lvlJc w:val="left"/>
      <w:pPr>
        <w:tabs>
          <w:tab w:val="num" w:pos="2160"/>
        </w:tabs>
        <w:ind w:left="216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3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5">
      <w:start w:val="1"/>
      <w:numFmt w:val="bullet"/>
      <w:lvlText w:val="▪"/>
      <w:lvlJc w:val="left"/>
      <w:pPr>
        <w:tabs>
          <w:tab w:val="num" w:pos="4320"/>
        </w:tabs>
        <w:ind w:left="432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6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8">
      <w:start w:val="1"/>
      <w:numFmt w:val="bullet"/>
      <w:lvlText w:val="▪"/>
      <w:lvlJc w:val="left"/>
      <w:pPr>
        <w:tabs>
          <w:tab w:val="num" w:pos="6480"/>
        </w:tabs>
        <w:ind w:left="6480" w:hanging="360"/>
      </w:pPr>
      <w:rPr>
        <w:color w:val="000000"/>
        <w:position w:val="0"/>
        <w:sz w:val="24"/>
        <w:szCs w:val="24"/>
        <w:u w:color="000000"/>
        <w:lang w:val="en-US"/>
      </w:rPr>
    </w:lvl>
  </w:abstractNum>
  <w:abstractNum w:abstractNumId="13" w15:restartNumberingAfterBreak="0">
    <w:nsid w:val="4ED03884"/>
    <w:multiLevelType w:val="hybridMultilevel"/>
    <w:tmpl w:val="DEBED9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2681C7D"/>
    <w:multiLevelType w:val="multilevel"/>
    <w:tmpl w:val="426ECCEE"/>
    <w:lvl w:ilvl="0">
      <w:numFmt w:val="bullet"/>
      <w:lvlText w:val="•"/>
      <w:lvlJc w:val="left"/>
      <w:pPr>
        <w:tabs>
          <w:tab w:val="num" w:pos="720"/>
        </w:tabs>
        <w:ind w:left="720" w:hanging="360"/>
      </w:pPr>
      <w:rPr>
        <w:color w:val="000000"/>
        <w:position w:val="0"/>
        <w:sz w:val="22"/>
        <w:szCs w:val="22"/>
        <w:u w:color="000000"/>
        <w:lang w:val="en-US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2">
      <w:start w:val="1"/>
      <w:numFmt w:val="bullet"/>
      <w:lvlText w:val="▪"/>
      <w:lvlJc w:val="left"/>
      <w:pPr>
        <w:tabs>
          <w:tab w:val="num" w:pos="2160"/>
        </w:tabs>
        <w:ind w:left="216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3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5">
      <w:start w:val="1"/>
      <w:numFmt w:val="bullet"/>
      <w:lvlText w:val="▪"/>
      <w:lvlJc w:val="left"/>
      <w:pPr>
        <w:tabs>
          <w:tab w:val="num" w:pos="4320"/>
        </w:tabs>
        <w:ind w:left="432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6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color w:val="000000"/>
        <w:position w:val="0"/>
        <w:sz w:val="24"/>
        <w:szCs w:val="24"/>
        <w:u w:color="000000"/>
        <w:lang w:val="en-US"/>
      </w:rPr>
    </w:lvl>
    <w:lvl w:ilvl="8">
      <w:start w:val="1"/>
      <w:numFmt w:val="bullet"/>
      <w:lvlText w:val="▪"/>
      <w:lvlJc w:val="left"/>
      <w:pPr>
        <w:tabs>
          <w:tab w:val="num" w:pos="6480"/>
        </w:tabs>
        <w:ind w:left="6480" w:hanging="360"/>
      </w:pPr>
      <w:rPr>
        <w:color w:val="000000"/>
        <w:position w:val="0"/>
        <w:sz w:val="24"/>
        <w:szCs w:val="24"/>
        <w:u w:color="000000"/>
        <w:lang w:val="en-US"/>
      </w:rPr>
    </w:lvl>
  </w:abstractNum>
  <w:abstractNum w:abstractNumId="15" w15:restartNumberingAfterBreak="0">
    <w:nsid w:val="5AD5608A"/>
    <w:multiLevelType w:val="hybridMultilevel"/>
    <w:tmpl w:val="AF34E10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4523AC7"/>
    <w:multiLevelType w:val="hybridMultilevel"/>
    <w:tmpl w:val="3C02873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79B450AC"/>
    <w:multiLevelType w:val="hybridMultilevel"/>
    <w:tmpl w:val="4B90553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"/>
  </w:num>
  <w:num w:numId="3">
    <w:abstractNumId w:val="4"/>
  </w:num>
  <w:num w:numId="4">
    <w:abstractNumId w:val="13"/>
  </w:num>
  <w:num w:numId="5">
    <w:abstractNumId w:val="11"/>
  </w:num>
  <w:num w:numId="6">
    <w:abstractNumId w:val="0"/>
  </w:num>
  <w:num w:numId="7">
    <w:abstractNumId w:val="14"/>
  </w:num>
  <w:num w:numId="8">
    <w:abstractNumId w:val="7"/>
  </w:num>
  <w:num w:numId="9">
    <w:abstractNumId w:val="5"/>
  </w:num>
  <w:num w:numId="10">
    <w:abstractNumId w:val="12"/>
  </w:num>
  <w:num w:numId="11">
    <w:abstractNumId w:val="3"/>
  </w:num>
  <w:num w:numId="12">
    <w:abstractNumId w:val="8"/>
  </w:num>
  <w:num w:numId="13">
    <w:abstractNumId w:val="10"/>
  </w:num>
  <w:num w:numId="14">
    <w:abstractNumId w:val="2"/>
  </w:num>
  <w:num w:numId="15">
    <w:abstractNumId w:val="9"/>
  </w:num>
  <w:num w:numId="16">
    <w:abstractNumId w:val="16"/>
  </w:num>
  <w:num w:numId="17">
    <w:abstractNumId w:val="17"/>
  </w:num>
  <w:num w:numId="18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6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43E17"/>
    <w:rsid w:val="00243E17"/>
    <w:rsid w:val="003854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CA26B6C-3E18-4621-9E96-55911B20AC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43E17"/>
    <w:pPr>
      <w:keepNext/>
      <w:keepLines/>
      <w:pBdr>
        <w:bottom w:val="single" w:sz="4" w:space="1" w:color="595959" w:themeColor="text1" w:themeTint="A6"/>
      </w:pBdr>
      <w:spacing w:before="360"/>
      <w:ind w:left="432" w:hanging="432"/>
      <w:outlineLvl w:val="0"/>
    </w:pPr>
    <w:rPr>
      <w:rFonts w:asciiTheme="majorHAnsi" w:eastAsiaTheme="majorEastAsia" w:hAnsiTheme="majorHAnsi" w:cstheme="majorBidi"/>
      <w:b/>
      <w:bCs/>
      <w:smallCaps/>
      <w:color w:val="000000" w:themeColor="text1"/>
      <w:sz w:val="36"/>
      <w:szCs w:val="36"/>
      <w:lang w:val="en-GB"/>
    </w:rPr>
  </w:style>
  <w:style w:type="paragraph" w:styleId="Heading2">
    <w:name w:val="heading 2"/>
    <w:basedOn w:val="Normal"/>
    <w:next w:val="Normal"/>
    <w:link w:val="Heading2Char"/>
    <w:qFormat/>
    <w:rsid w:val="00243E17"/>
    <w:pPr>
      <w:spacing w:after="0" w:line="240" w:lineRule="auto"/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43E17"/>
    <w:pPr>
      <w:keepNext/>
      <w:keepLines/>
      <w:spacing w:before="200" w:after="0"/>
      <w:ind w:left="720" w:hanging="720"/>
      <w:outlineLvl w:val="2"/>
    </w:pPr>
    <w:rPr>
      <w:rFonts w:asciiTheme="majorHAnsi" w:eastAsiaTheme="majorEastAsia" w:hAnsiTheme="majorHAnsi" w:cstheme="majorBidi"/>
      <w:b/>
      <w:bCs/>
      <w:color w:val="000000" w:themeColor="text1"/>
      <w:lang w:val="en-GB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43E17"/>
    <w:pPr>
      <w:keepNext/>
      <w:keepLines/>
      <w:spacing w:before="200" w:after="0"/>
      <w:ind w:left="864" w:hanging="864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text1"/>
      <w:lang w:val="en-GB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43E17"/>
    <w:pPr>
      <w:keepNext/>
      <w:keepLines/>
      <w:spacing w:before="200" w:after="0"/>
      <w:ind w:left="1008" w:hanging="1008"/>
      <w:outlineLvl w:val="4"/>
    </w:pPr>
    <w:rPr>
      <w:rFonts w:asciiTheme="majorHAnsi" w:eastAsiaTheme="majorEastAsia" w:hAnsiTheme="majorHAnsi" w:cstheme="majorBidi"/>
      <w:color w:val="323E4F" w:themeColor="text2" w:themeShade="BF"/>
      <w:lang w:val="en-GB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43E17"/>
    <w:pPr>
      <w:keepNext/>
      <w:keepLines/>
      <w:spacing w:before="200" w:after="0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323E4F" w:themeColor="text2" w:themeShade="BF"/>
      <w:lang w:val="en-GB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43E17"/>
    <w:pPr>
      <w:keepNext/>
      <w:keepLines/>
      <w:spacing w:before="200" w:after="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lang w:val="en-GB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43E17"/>
    <w:pPr>
      <w:keepNext/>
      <w:keepLines/>
      <w:spacing w:before="200" w:after="0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n-GB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43E17"/>
    <w:pPr>
      <w:keepNext/>
      <w:keepLines/>
      <w:spacing w:before="200" w:after="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43E17"/>
    <w:rPr>
      <w:rFonts w:asciiTheme="majorHAnsi" w:eastAsiaTheme="majorEastAsia" w:hAnsiTheme="majorHAnsi" w:cstheme="majorBidi"/>
      <w:b/>
      <w:bCs/>
      <w:smallCaps/>
      <w:color w:val="000000" w:themeColor="text1"/>
      <w:sz w:val="36"/>
      <w:szCs w:val="36"/>
      <w:lang w:val="en-GB"/>
    </w:rPr>
  </w:style>
  <w:style w:type="character" w:customStyle="1" w:styleId="Heading2Char">
    <w:name w:val="Heading 2 Char"/>
    <w:basedOn w:val="DefaultParagraphFont"/>
    <w:link w:val="Heading2"/>
    <w:rsid w:val="00243E17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43E17"/>
    <w:rPr>
      <w:rFonts w:asciiTheme="majorHAnsi" w:eastAsiaTheme="majorEastAsia" w:hAnsiTheme="majorHAnsi" w:cstheme="majorBidi"/>
      <w:b/>
      <w:bCs/>
      <w:color w:val="000000" w:themeColor="text1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43E17"/>
    <w:rPr>
      <w:rFonts w:asciiTheme="majorHAnsi" w:eastAsiaTheme="majorEastAsia" w:hAnsiTheme="majorHAnsi" w:cstheme="majorBidi"/>
      <w:b/>
      <w:bCs/>
      <w:i/>
      <w:iCs/>
      <w:color w:val="000000" w:themeColor="text1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43E17"/>
    <w:rPr>
      <w:rFonts w:asciiTheme="majorHAnsi" w:eastAsiaTheme="majorEastAsia" w:hAnsiTheme="majorHAnsi" w:cstheme="majorBidi"/>
      <w:color w:val="323E4F" w:themeColor="text2" w:themeShade="B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43E17"/>
    <w:rPr>
      <w:rFonts w:asciiTheme="majorHAnsi" w:eastAsiaTheme="majorEastAsia" w:hAnsiTheme="majorHAnsi" w:cstheme="majorBidi"/>
      <w:i/>
      <w:iCs/>
      <w:color w:val="323E4F" w:themeColor="text2" w:themeShade="BF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43E17"/>
    <w:rPr>
      <w:rFonts w:asciiTheme="majorHAnsi" w:eastAsiaTheme="majorEastAsia" w:hAnsiTheme="majorHAnsi" w:cstheme="majorBidi"/>
      <w:i/>
      <w:iCs/>
      <w:color w:val="404040" w:themeColor="text1" w:themeTint="BF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43E17"/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43E17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n-GB"/>
    </w:rPr>
  </w:style>
  <w:style w:type="paragraph" w:styleId="Header">
    <w:name w:val="header"/>
    <w:basedOn w:val="Normal"/>
    <w:link w:val="HeaderChar"/>
    <w:unhideWhenUsed/>
    <w:rsid w:val="00243E17"/>
    <w:pPr>
      <w:tabs>
        <w:tab w:val="center" w:pos="4513"/>
        <w:tab w:val="right" w:pos="9026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/>
    </w:rPr>
  </w:style>
  <w:style w:type="character" w:customStyle="1" w:styleId="HeaderChar">
    <w:name w:val="Header Char"/>
    <w:basedOn w:val="DefaultParagraphFont"/>
    <w:link w:val="Header"/>
    <w:rsid w:val="00243E17"/>
    <w:rPr>
      <w:rFonts w:ascii="Times New Roman" w:eastAsia="Times New Roman" w:hAnsi="Times New Roman" w:cs="Times New Roman"/>
      <w:sz w:val="24"/>
      <w:szCs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243E17"/>
    <w:pPr>
      <w:tabs>
        <w:tab w:val="center" w:pos="4513"/>
        <w:tab w:val="right" w:pos="9026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243E17"/>
    <w:rPr>
      <w:rFonts w:ascii="Times New Roman" w:eastAsia="Times New Roman" w:hAnsi="Times New Roman" w:cs="Times New Roman"/>
      <w:sz w:val="24"/>
      <w:szCs w:val="24"/>
      <w:lang w:val="en-GB"/>
    </w:rPr>
  </w:style>
  <w:style w:type="paragraph" w:styleId="ListParagraph">
    <w:name w:val="List Paragraph"/>
    <w:basedOn w:val="Normal"/>
    <w:uiPriority w:val="34"/>
    <w:qFormat/>
    <w:rsid w:val="00243E17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val="en-GB"/>
    </w:rPr>
  </w:style>
  <w:style w:type="character" w:customStyle="1" w:styleId="apple-converted-space">
    <w:name w:val="apple-converted-space"/>
    <w:basedOn w:val="DefaultParagraphFont"/>
    <w:rsid w:val="00243E17"/>
  </w:style>
  <w:style w:type="character" w:styleId="Emphasis">
    <w:name w:val="Emphasis"/>
    <w:basedOn w:val="DefaultParagraphFont"/>
    <w:uiPriority w:val="20"/>
    <w:qFormat/>
    <w:rsid w:val="00243E17"/>
    <w:rPr>
      <w:i/>
      <w:iCs/>
    </w:rPr>
  </w:style>
  <w:style w:type="character" w:styleId="Strong">
    <w:name w:val="Strong"/>
    <w:basedOn w:val="DefaultParagraphFont"/>
    <w:uiPriority w:val="22"/>
    <w:qFormat/>
    <w:rsid w:val="00243E17"/>
    <w:rPr>
      <w:b/>
      <w:bCs/>
    </w:rPr>
  </w:style>
  <w:style w:type="character" w:styleId="Hyperlink">
    <w:name w:val="Hyperlink"/>
    <w:basedOn w:val="DefaultParagraphFont"/>
    <w:uiPriority w:val="99"/>
    <w:unhideWhenUsed/>
    <w:rsid w:val="00243E17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243E17"/>
    <w:pPr>
      <w:spacing w:after="0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3E17"/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243E1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243E17"/>
    <w:rPr>
      <w:rFonts w:ascii="Times New Roman" w:eastAsia="Times New Roman" w:hAnsi="Times New Roman" w:cs="Times New Roman"/>
      <w:sz w:val="24"/>
      <w:szCs w:val="24"/>
    </w:rPr>
  </w:style>
  <w:style w:type="paragraph" w:customStyle="1" w:styleId="Body">
    <w:name w:val="Body"/>
    <w:rsid w:val="00243E17"/>
    <w:pPr>
      <w:pBdr>
        <w:top w:val="nil"/>
        <w:left w:val="nil"/>
        <w:bottom w:val="nil"/>
        <w:right w:val="nil"/>
        <w:between w:val="nil"/>
        <w:bar w:val="nil"/>
      </w:pBdr>
      <w:spacing w:after="200" w:line="276" w:lineRule="auto"/>
    </w:pPr>
    <w:rPr>
      <w:rFonts w:ascii="Calibri" w:eastAsia="Calibri" w:hAnsi="Calibri" w:cs="Calibri"/>
      <w:color w:val="000000"/>
      <w:u w:color="000000"/>
      <w:bdr w:val="nil"/>
      <w:lang w:val="de-DE"/>
    </w:rPr>
  </w:style>
  <w:style w:type="paragraph" w:customStyle="1" w:styleId="Default">
    <w:name w:val="Default"/>
    <w:rsid w:val="00243E17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Arial Unicode MS" w:eastAsia="Arial Unicode MS" w:hAnsi="Helvetica" w:cs="Arial Unicode MS"/>
      <w:color w:val="000000"/>
      <w:bdr w:val="nil"/>
      <w:lang w:val="en-GB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243E17"/>
    <w:rPr>
      <w:color w:val="605E5C"/>
      <w:shd w:val="clear" w:color="auto" w:fill="E1DFDD"/>
    </w:rPr>
  </w:style>
  <w:style w:type="character" w:customStyle="1" w:styleId="contentline-56">
    <w:name w:val="contentline-56"/>
    <w:basedOn w:val="DefaultParagraphFont"/>
    <w:rsid w:val="00243E17"/>
  </w:style>
  <w:style w:type="character" w:styleId="CommentReference">
    <w:name w:val="annotation reference"/>
    <w:basedOn w:val="DefaultParagraphFont"/>
    <w:uiPriority w:val="99"/>
    <w:semiHidden/>
    <w:unhideWhenUsed/>
    <w:rsid w:val="00243E1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43E17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43E17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43E17"/>
    <w:pPr>
      <w:spacing w:after="0" w:line="240" w:lineRule="auto"/>
    </w:pPr>
    <w:rPr>
      <w:rFonts w:ascii="Times New Roman" w:eastAsia="Times New Roman" w:hAnsi="Times New Roman" w:cs="Times New Roman"/>
      <w:sz w:val="18"/>
      <w:szCs w:val="18"/>
      <w:lang w:val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43E17"/>
    <w:rPr>
      <w:rFonts w:ascii="Times New Roman" w:eastAsia="Times New Roman" w:hAnsi="Times New Roman" w:cs="Times New Roman"/>
      <w:sz w:val="18"/>
      <w:szCs w:val="18"/>
      <w:lang w:val="en-GB"/>
    </w:rPr>
  </w:style>
  <w:style w:type="paragraph" w:customStyle="1" w:styleId="BodyA">
    <w:name w:val="Body A"/>
    <w:rsid w:val="00243E17"/>
    <w:pPr>
      <w:pBdr>
        <w:top w:val="nil"/>
        <w:left w:val="nil"/>
        <w:bottom w:val="nil"/>
        <w:right w:val="nil"/>
        <w:between w:val="nil"/>
        <w:bar w:val="nil"/>
      </w:pBdr>
      <w:spacing w:after="200" w:line="276" w:lineRule="auto"/>
    </w:pPr>
    <w:rPr>
      <w:rFonts w:ascii="Calibri" w:eastAsia="Calibri" w:hAnsi="Calibri" w:cs="Calibri"/>
      <w:color w:val="000000"/>
      <w:u w:color="000000"/>
      <w:bdr w:val="nil"/>
      <w:lang w:val="de-DE"/>
    </w:rPr>
  </w:style>
  <w:style w:type="character" w:styleId="FollowedHyperlink">
    <w:name w:val="FollowedHyperlink"/>
    <w:basedOn w:val="DefaultParagraphFont"/>
    <w:uiPriority w:val="99"/>
    <w:semiHidden/>
    <w:unhideWhenUsed/>
    <w:rsid w:val="00243E17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243E17"/>
  </w:style>
  <w:style w:type="character" w:customStyle="1" w:styleId="normaltextrun">
    <w:name w:val="normaltextrun"/>
    <w:basedOn w:val="DefaultParagraphFont"/>
    <w:rsid w:val="00243E17"/>
  </w:style>
  <w:style w:type="table" w:customStyle="1" w:styleId="PlainTable11">
    <w:name w:val="Plain Table 11"/>
    <w:basedOn w:val="TableNormal"/>
    <w:uiPriority w:val="41"/>
    <w:rsid w:val="00243E17"/>
    <w:rPr>
      <w:rFonts w:eastAsiaTheme="minorEastAsia"/>
      <w:lang w:val="en-GB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PlainTable21">
    <w:name w:val="Plain Table 21"/>
    <w:basedOn w:val="TableNormal"/>
    <w:uiPriority w:val="42"/>
    <w:rsid w:val="00243E17"/>
    <w:pPr>
      <w:spacing w:after="0" w:line="240" w:lineRule="auto"/>
    </w:pPr>
    <w:rPr>
      <w:lang w:val="en-GB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leGrid">
    <w:name w:val="Table Grid"/>
    <w:basedOn w:val="TableNormal"/>
    <w:uiPriority w:val="39"/>
    <w:rsid w:val="00243E17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xw86924407">
    <w:name w:val="scxw86924407"/>
    <w:basedOn w:val="DefaultParagraphFont"/>
    <w:rsid w:val="00243E17"/>
  </w:style>
  <w:style w:type="character" w:customStyle="1" w:styleId="spellingerror">
    <w:name w:val="spellingerror"/>
    <w:basedOn w:val="DefaultParagraphFont"/>
    <w:rsid w:val="00243E17"/>
  </w:style>
  <w:style w:type="character" w:customStyle="1" w:styleId="scxw63109010">
    <w:name w:val="scxw63109010"/>
    <w:basedOn w:val="DefaultParagraphFont"/>
    <w:rsid w:val="00243E17"/>
  </w:style>
  <w:style w:type="character" w:customStyle="1" w:styleId="eop">
    <w:name w:val="eop"/>
    <w:basedOn w:val="DefaultParagraphFont"/>
    <w:rsid w:val="00243E17"/>
  </w:style>
  <w:style w:type="paragraph" w:customStyle="1" w:styleId="paragraph">
    <w:name w:val="paragraph"/>
    <w:basedOn w:val="Normal"/>
    <w:rsid w:val="00243E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customStyle="1" w:styleId="scxw226607510">
    <w:name w:val="scxw226607510"/>
    <w:basedOn w:val="DefaultParagraphFont"/>
    <w:rsid w:val="00243E17"/>
  </w:style>
  <w:style w:type="paragraph" w:styleId="Title">
    <w:name w:val="Title"/>
    <w:basedOn w:val="Normal"/>
    <w:next w:val="Normal"/>
    <w:link w:val="TitleChar"/>
    <w:uiPriority w:val="10"/>
    <w:qFormat/>
    <w:rsid w:val="00243E17"/>
    <w:pPr>
      <w:spacing w:after="0" w:line="240" w:lineRule="auto"/>
      <w:contextualSpacing/>
    </w:pPr>
    <w:rPr>
      <w:rFonts w:asciiTheme="majorHAnsi" w:eastAsiaTheme="majorEastAsia" w:hAnsiTheme="majorHAnsi" w:cstheme="majorBidi"/>
      <w:color w:val="000000" w:themeColor="text1"/>
      <w:sz w:val="56"/>
      <w:szCs w:val="56"/>
      <w:lang w:val="en-GB"/>
    </w:rPr>
  </w:style>
  <w:style w:type="character" w:customStyle="1" w:styleId="TitleChar">
    <w:name w:val="Title Char"/>
    <w:basedOn w:val="DefaultParagraphFont"/>
    <w:link w:val="Title"/>
    <w:uiPriority w:val="10"/>
    <w:rsid w:val="00243E17"/>
    <w:rPr>
      <w:rFonts w:asciiTheme="majorHAnsi" w:eastAsiaTheme="majorEastAsia" w:hAnsiTheme="majorHAnsi" w:cstheme="majorBidi"/>
      <w:color w:val="000000" w:themeColor="text1"/>
      <w:sz w:val="56"/>
      <w:szCs w:val="56"/>
      <w:lang w:val="en-GB"/>
    </w:rPr>
  </w:style>
  <w:style w:type="paragraph" w:styleId="Subtitle">
    <w:name w:val="Subtitle"/>
    <w:basedOn w:val="Normal"/>
    <w:next w:val="Normal"/>
    <w:link w:val="SubtitleChar"/>
    <w:uiPriority w:val="11"/>
    <w:qFormat/>
    <w:rsid w:val="00243E17"/>
    <w:pPr>
      <w:numPr>
        <w:ilvl w:val="1"/>
      </w:numPr>
    </w:pPr>
    <w:rPr>
      <w:rFonts w:eastAsiaTheme="minorEastAsia"/>
      <w:color w:val="5A5A5A" w:themeColor="text1" w:themeTint="A5"/>
      <w:spacing w:val="10"/>
      <w:lang w:val="en-GB"/>
    </w:rPr>
  </w:style>
  <w:style w:type="character" w:customStyle="1" w:styleId="SubtitleChar">
    <w:name w:val="Subtitle Char"/>
    <w:basedOn w:val="DefaultParagraphFont"/>
    <w:link w:val="Subtitle"/>
    <w:uiPriority w:val="11"/>
    <w:rsid w:val="00243E17"/>
    <w:rPr>
      <w:rFonts w:eastAsiaTheme="minorEastAsia"/>
      <w:color w:val="5A5A5A" w:themeColor="text1" w:themeTint="A5"/>
      <w:spacing w:val="10"/>
      <w:lang w:val="en-GB"/>
    </w:rPr>
  </w:style>
  <w:style w:type="paragraph" w:styleId="NoSpacing">
    <w:name w:val="No Spacing"/>
    <w:uiPriority w:val="1"/>
    <w:qFormat/>
    <w:rsid w:val="00243E17"/>
    <w:pPr>
      <w:spacing w:after="0" w:line="240" w:lineRule="auto"/>
    </w:pPr>
    <w:rPr>
      <w:rFonts w:eastAsiaTheme="minorEastAsia"/>
      <w:lang w:val="en-GB"/>
    </w:rPr>
  </w:style>
  <w:style w:type="paragraph" w:styleId="Quote">
    <w:name w:val="Quote"/>
    <w:basedOn w:val="Normal"/>
    <w:next w:val="Normal"/>
    <w:link w:val="QuoteChar"/>
    <w:uiPriority w:val="29"/>
    <w:qFormat/>
    <w:rsid w:val="00243E17"/>
    <w:pPr>
      <w:spacing w:before="160"/>
      <w:ind w:left="720" w:right="720"/>
    </w:pPr>
    <w:rPr>
      <w:rFonts w:eastAsiaTheme="minorEastAsia"/>
      <w:i/>
      <w:iCs/>
      <w:color w:val="000000" w:themeColor="text1"/>
      <w:lang w:val="en-GB"/>
    </w:rPr>
  </w:style>
  <w:style w:type="character" w:customStyle="1" w:styleId="QuoteChar">
    <w:name w:val="Quote Char"/>
    <w:basedOn w:val="DefaultParagraphFont"/>
    <w:link w:val="Quote"/>
    <w:uiPriority w:val="29"/>
    <w:rsid w:val="00243E17"/>
    <w:rPr>
      <w:rFonts w:eastAsiaTheme="minorEastAsia"/>
      <w:i/>
      <w:iCs/>
      <w:color w:val="000000" w:themeColor="text1"/>
      <w:lang w:val="en-GB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43E17"/>
    <w:pPr>
      <w:pBdr>
        <w:top w:val="single" w:sz="24" w:space="1" w:color="F2F2F2" w:themeColor="background1" w:themeShade="F2"/>
        <w:bottom w:val="single" w:sz="24" w:space="1" w:color="F2F2F2" w:themeColor="background1" w:themeShade="F2"/>
      </w:pBdr>
      <w:shd w:val="clear" w:color="auto" w:fill="F2F2F2" w:themeFill="background1" w:themeFillShade="F2"/>
      <w:spacing w:before="240" w:after="240"/>
      <w:ind w:left="936" w:right="936"/>
      <w:jc w:val="center"/>
    </w:pPr>
    <w:rPr>
      <w:rFonts w:eastAsiaTheme="minorEastAsia"/>
      <w:color w:val="000000" w:themeColor="text1"/>
      <w:lang w:val="en-GB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43E17"/>
    <w:rPr>
      <w:rFonts w:eastAsiaTheme="minorEastAsia"/>
      <w:color w:val="000000" w:themeColor="text1"/>
      <w:shd w:val="clear" w:color="auto" w:fill="F2F2F2" w:themeFill="background1" w:themeFillShade="F2"/>
      <w:lang w:val="en-GB"/>
    </w:rPr>
  </w:style>
  <w:style w:type="character" w:styleId="SubtleEmphasis">
    <w:name w:val="Subtle Emphasis"/>
    <w:basedOn w:val="DefaultParagraphFont"/>
    <w:uiPriority w:val="19"/>
    <w:qFormat/>
    <w:rsid w:val="00243E17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243E17"/>
    <w:rPr>
      <w:b/>
      <w:bCs/>
      <w:i/>
      <w:iCs/>
      <w:caps/>
    </w:rPr>
  </w:style>
  <w:style w:type="character" w:styleId="SubtleReference">
    <w:name w:val="Subtle Reference"/>
    <w:basedOn w:val="DefaultParagraphFont"/>
    <w:uiPriority w:val="31"/>
    <w:qFormat/>
    <w:rsid w:val="00243E17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243E17"/>
    <w:rPr>
      <w:b/>
      <w:bCs/>
      <w:smallCaps/>
      <w:u w:val="single"/>
    </w:rPr>
  </w:style>
  <w:style w:type="character" w:styleId="BookTitle">
    <w:name w:val="Book Title"/>
    <w:basedOn w:val="DefaultParagraphFont"/>
    <w:uiPriority w:val="33"/>
    <w:qFormat/>
    <w:rsid w:val="00243E17"/>
    <w:rPr>
      <w:b w:val="0"/>
      <w:bCs w:val="0"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243E17"/>
    <w:pPr>
      <w:outlineLvl w:val="9"/>
    </w:pPr>
  </w:style>
  <w:style w:type="paragraph" w:styleId="NormalWeb">
    <w:name w:val="Normal (Web)"/>
    <w:basedOn w:val="Normal"/>
    <w:uiPriority w:val="99"/>
    <w:unhideWhenUsed/>
    <w:rsid w:val="00243E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43E1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43E17"/>
    <w:rPr>
      <w:rFonts w:ascii="Times New Roman" w:eastAsia="Times New Roman" w:hAnsi="Times New Roman" w:cs="Times New Roman"/>
      <w:b/>
      <w:bCs/>
      <w:sz w:val="20"/>
      <w:szCs w:val="20"/>
      <w:lang w:val="en-GB"/>
    </w:rPr>
  </w:style>
  <w:style w:type="paragraph" w:styleId="Revision">
    <w:name w:val="Revision"/>
    <w:hidden/>
    <w:uiPriority w:val="99"/>
    <w:semiHidden/>
    <w:rsid w:val="00243E1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9</Pages>
  <Words>12921</Words>
  <Characters>77012</Characters>
  <Application>Microsoft Office Word</Application>
  <DocSecurity>0</DocSecurity>
  <Lines>3080</Lines>
  <Paragraphs>18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0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F45</dc:creator>
  <cp:keywords/>
  <dc:description/>
  <cp:lastModifiedBy>OF45</cp:lastModifiedBy>
  <cp:revision>1</cp:revision>
  <dcterms:created xsi:type="dcterms:W3CDTF">2020-04-14T08:46:00Z</dcterms:created>
  <dcterms:modified xsi:type="dcterms:W3CDTF">2020-04-14T08:46:00Z</dcterms:modified>
</cp:coreProperties>
</file>